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7B14314" w14:textId="3349BECD" w:rsidR="003363D0" w:rsidRPr="005D00E6" w:rsidRDefault="00BC5C7E" w:rsidP="003363D0">
      <w:pPr>
        <w:pStyle w:val="NoSpacing"/>
        <w:rPr>
          <w:rFonts w:asciiTheme="minorHAnsi" w:hAnsiTheme="minorHAnsi"/>
          <w:b/>
          <w:lang w:val="en-US"/>
        </w:rPr>
      </w:pPr>
      <w:r>
        <w:rPr>
          <w:rFonts w:asciiTheme="minorHAnsi" w:hAnsiTheme="minorHAnsi"/>
          <w:b/>
          <w:lang w:val="en-GB"/>
        </w:rPr>
        <w:t>S2</w:t>
      </w:r>
      <w:bookmarkStart w:id="0" w:name="_GoBack"/>
      <w:bookmarkEnd w:id="0"/>
      <w:r w:rsidR="003363D0">
        <w:rPr>
          <w:rFonts w:asciiTheme="minorHAnsi" w:hAnsiTheme="minorHAnsi"/>
          <w:b/>
          <w:lang w:val="en-GB"/>
        </w:rPr>
        <w:t xml:space="preserve"> </w:t>
      </w:r>
      <w:r>
        <w:rPr>
          <w:rFonts w:asciiTheme="minorHAnsi" w:hAnsiTheme="minorHAnsi"/>
          <w:b/>
          <w:lang w:val="en-GB"/>
        </w:rPr>
        <w:t>Table</w:t>
      </w:r>
      <w:r w:rsidR="003363D0" w:rsidRPr="00EE6EAF">
        <w:rPr>
          <w:rFonts w:asciiTheme="minorHAnsi" w:hAnsiTheme="minorHAnsi"/>
          <w:b/>
          <w:lang w:val="en-GB"/>
        </w:rPr>
        <w:t xml:space="preserve">. </w:t>
      </w:r>
      <w:r w:rsidR="003363D0" w:rsidRPr="005D00E6">
        <w:rPr>
          <w:rFonts w:asciiTheme="minorHAnsi" w:hAnsiTheme="minorHAnsi"/>
          <w:b/>
          <w:lang w:val="en-US"/>
        </w:rPr>
        <w:t>Risk of bias assessed with four domains of the Quality in Prognostic Studies (QUIPS) risk of bias tool</w:t>
      </w:r>
    </w:p>
    <w:tbl>
      <w:tblPr>
        <w:tblW w:w="8899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38"/>
        <w:gridCol w:w="1985"/>
        <w:gridCol w:w="1403"/>
        <w:gridCol w:w="1431"/>
        <w:gridCol w:w="1742"/>
      </w:tblGrid>
      <w:tr w:rsidR="003363D0" w:rsidRPr="00EE0526" w14:paraId="68F0DE4D" w14:textId="77777777" w:rsidTr="00BB7B5E">
        <w:trPr>
          <w:trHeight w:val="900"/>
        </w:trPr>
        <w:tc>
          <w:tcPr>
            <w:tcW w:w="233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673E30" w14:textId="77777777" w:rsidR="003363D0" w:rsidRPr="00112E9F" w:rsidRDefault="003363D0" w:rsidP="00BB7B5E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  <w:lang w:val="en-US" w:eastAsia="nl-NL"/>
              </w:rPr>
            </w:pPr>
            <w:r w:rsidRPr="00112E9F">
              <w:rPr>
                <w:rFonts w:eastAsia="Times New Roman" w:cs="Arial"/>
                <w:b/>
                <w:bCs/>
                <w:color w:val="000000"/>
                <w:sz w:val="20"/>
                <w:szCs w:val="20"/>
                <w:lang w:val="en-US" w:eastAsia="nl-NL"/>
              </w:rPr>
              <w:t>First author, year (reference)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1C9B52A" w14:textId="77777777" w:rsidR="003363D0" w:rsidRPr="00112E9F" w:rsidRDefault="003363D0" w:rsidP="00BB7B5E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  <w:lang w:val="en-US" w:eastAsia="nl-NL"/>
              </w:rPr>
            </w:pPr>
            <w:r w:rsidRPr="00112E9F">
              <w:rPr>
                <w:rFonts w:eastAsia="Times New Roman" w:cs="Arial"/>
                <w:b/>
                <w:bCs/>
                <w:color w:val="000000"/>
                <w:sz w:val="20"/>
                <w:szCs w:val="20"/>
                <w:lang w:val="en-US" w:eastAsia="nl-NL"/>
              </w:rPr>
              <w:t>1. Study Participation</w:t>
            </w:r>
          </w:p>
        </w:tc>
        <w:tc>
          <w:tcPr>
            <w:tcW w:w="14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2380484" w14:textId="77777777" w:rsidR="003363D0" w:rsidRPr="00112E9F" w:rsidRDefault="003363D0" w:rsidP="00BB7B5E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  <w:lang w:val="en-US" w:eastAsia="nl-NL"/>
              </w:rPr>
            </w:pPr>
            <w:r w:rsidRPr="00112E9F">
              <w:rPr>
                <w:rFonts w:eastAsia="Times New Roman" w:cs="Arial"/>
                <w:b/>
                <w:bCs/>
                <w:color w:val="000000"/>
                <w:sz w:val="20"/>
                <w:szCs w:val="20"/>
                <w:lang w:val="en-US" w:eastAsia="nl-NL"/>
              </w:rPr>
              <w:t>2. Study Attrition</w:t>
            </w:r>
          </w:p>
        </w:tc>
        <w:tc>
          <w:tcPr>
            <w:tcW w:w="14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A122A53" w14:textId="77777777" w:rsidR="003363D0" w:rsidRPr="00112E9F" w:rsidRDefault="003363D0" w:rsidP="00BB7B5E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  <w:lang w:val="en-US" w:eastAsia="nl-NL"/>
              </w:rPr>
            </w:pPr>
            <w:r w:rsidRPr="00112E9F">
              <w:rPr>
                <w:rFonts w:eastAsia="Times New Roman" w:cs="Arial"/>
                <w:b/>
                <w:bCs/>
                <w:color w:val="000000"/>
                <w:sz w:val="20"/>
                <w:szCs w:val="20"/>
                <w:lang w:val="en-US" w:eastAsia="nl-NL"/>
              </w:rPr>
              <w:t>4. Outcome Measurement</w:t>
            </w:r>
          </w:p>
        </w:tc>
        <w:tc>
          <w:tcPr>
            <w:tcW w:w="17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5EE7AF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b/>
                <w:bCs/>
                <w:color w:val="000000"/>
                <w:sz w:val="20"/>
                <w:szCs w:val="20"/>
                <w:lang w:eastAsia="nl-NL"/>
              </w:rPr>
            </w:pPr>
            <w:r w:rsidRPr="00112E9F">
              <w:rPr>
                <w:rFonts w:eastAsia="Times New Roman" w:cs="Arial"/>
                <w:b/>
                <w:bCs/>
                <w:color w:val="000000"/>
                <w:sz w:val="20"/>
                <w:szCs w:val="20"/>
                <w:lang w:val="en-US" w:eastAsia="nl-NL"/>
              </w:rPr>
              <w:t>6. Statistical Analysis and Rep</w:t>
            </w:r>
            <w:r w:rsidRPr="00EE0526">
              <w:rPr>
                <w:rFonts w:eastAsia="Times New Roman" w:cs="Arial"/>
                <w:b/>
                <w:bCs/>
                <w:color w:val="000000"/>
                <w:sz w:val="20"/>
                <w:szCs w:val="20"/>
                <w:lang w:eastAsia="nl-NL"/>
              </w:rPr>
              <w:t>orting</w:t>
            </w:r>
          </w:p>
        </w:tc>
      </w:tr>
      <w:tr w:rsidR="003363D0" w:rsidRPr="00EE0526" w14:paraId="43616FCA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D181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Ahuja 2016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Ahuja&lt;/Author&gt;&lt;Year&gt;2016&lt;/Year&gt;&lt;RecNum&gt;61&lt;/RecNum&gt;&lt;DisplayText&gt;[54]&lt;/DisplayText&gt;&lt;record&gt;&lt;rec-number&gt;61&lt;/rec-number&gt;&lt;foreign-keys&gt;&lt;key app="EN" db-id="z5rrfs5zafs9znevw9pvtdtw2f0v0ree920z" timestamp="1476361681"&gt;61&lt;/key&gt;&lt;/foreign-keys&gt;&lt;ref-type name="Journal Article"&gt;17&lt;/ref-type&gt;&lt;contributors&gt;&lt;authors&gt;&lt;author&gt;Ahuja, R. B.&lt;/author&gt;&lt;author&gt;Mulay, A. M.&lt;/author&gt;&lt;author&gt;Ahuja, A.&lt;/author&gt;&lt;/authors&gt;&lt;/contributors&gt;&lt;auth-address&gt;R.B. Ahuja, Department of Burns and Plastic Surgery, Lok Nayak Hospital and Associ., Maulana Azad Medical College, New Delhi, India&lt;/auth-address&gt;&lt;titles&gt;&lt;title&gt;Assessment of quality of life (QoL) of burn patients in India using BSHS-RBA scale&lt;/title&gt;&lt;secondary-title&gt;Burns&lt;/secondary-title&gt;&lt;/titles&gt;&lt;periodical&gt;&lt;full-title&gt;BURNS&lt;/full-title&gt;&lt;/periodical&gt;&lt;pages&gt;639-647&lt;/pages&gt;&lt;volume&gt;42&lt;/volume&gt;&lt;number&gt;3&lt;/number&gt;&lt;keywords&gt;&lt;keyword&gt;adult&lt;/keyword&gt;&lt;keyword&gt;aged&lt;/keyword&gt;&lt;keyword&gt;article&lt;/keyword&gt;&lt;keyword&gt;body image&lt;/keyword&gt;&lt;keyword&gt;burn&lt;/keyword&gt;&lt;keyword&gt;burn patient&lt;/keyword&gt;&lt;keyword&gt;Burn Specific Health Scale Brief scale&lt;/keyword&gt;&lt;keyword&gt;female&lt;/keyword&gt;&lt;keyword&gt;hand function&lt;/keyword&gt;&lt;keyword&gt;hospitalization&lt;/keyword&gt;&lt;keyword&gt;human&lt;/keyword&gt;&lt;keyword&gt;human relation&lt;/keyword&gt;&lt;keyword&gt;India&lt;/keyword&gt;&lt;keyword&gt;interview&lt;/keyword&gt;&lt;keyword&gt;Kruskal Wallis test&lt;/keyword&gt;&lt;keyword&gt;length of stay&lt;/keyword&gt;&lt;keyword&gt;major clinical study&lt;/keyword&gt;&lt;keyword&gt;male&lt;/keyword&gt;&lt;keyword&gt;prognosis&lt;/keyword&gt;&lt;keyword&gt;quality of life&lt;/keyword&gt;&lt;keyword&gt;quality of life assessment&lt;/keyword&gt;&lt;keyword&gt;rank sum test&lt;/keyword&gt;&lt;keyword&gt;skin sensitivity&lt;/keyword&gt;&lt;/keywords&gt;&lt;dates&gt;&lt;year&gt;2016&lt;/year&gt;&lt;/dates&gt;&lt;isbn&gt;1879-1409&amp;#xD;0305-4179&lt;/isbn&gt;&lt;urls&gt;&lt;related-urls&gt;&lt;url&gt;http://www.embase.com/search/results?subaction=viewrecord&amp;amp;from=export&amp;amp;id=L608011646&lt;/url&gt;&lt;url&gt;http://dx.doi.org/10.1016/j.burns.2015.11.011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54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3498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8D261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BA35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5FAC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3A22CC49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A82A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Altier 2002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Altier&lt;/Author&gt;&lt;Year&gt;2002&lt;/Year&gt;&lt;RecNum&gt;2054&lt;/RecNum&gt;&lt;DisplayText&gt;[23]&lt;/DisplayText&gt;&lt;record&gt;&lt;rec-number&gt;2054&lt;/rec-number&gt;&lt;foreign-keys&gt;&lt;key app="EN" db-id="z5rrfs5zafs9znevw9pvtdtw2f0v0ree920z" timestamp="1476361701"&gt;2054&lt;/key&gt;&lt;/foreign-keys&gt;&lt;ref-type name="Journal Article"&gt;17&lt;/ref-type&gt;&lt;contributors&gt;&lt;authors&gt;&lt;author&gt;Altier, N.&lt;/author&gt;&lt;author&gt;Malenfant, A.&lt;/author&gt;&lt;author&gt;Forget, R.&lt;/author&gt;&lt;author&gt;Choinière, M.&lt;/author&gt;&lt;/authors&gt;&lt;/contributors&gt;&lt;auth-address&gt;M. Choinière, Centre des Grands Brales, Hotel-Dieu du Centre Hospitalier, Université de Montréal, Montréal, Qué. H2W 1T8, Canada&lt;/auth-address&gt;&lt;titles&gt;&lt;title&gt;Long-term adjustment in burn victims: A matched-control study&lt;/title&gt;&lt;secondary-title&gt;Psychol Med&lt;/secondary-title&gt;&lt;/titles&gt;&lt;periodical&gt;&lt;full-title&gt;Psychol Med&lt;/full-title&gt;&lt;/periodical&gt;&lt;pages&gt;677-685&lt;/pages&gt;&lt;volume&gt;32&lt;/volume&gt;&lt;number&gt;4&lt;/number&gt;&lt;keywords&gt;&lt;keyword&gt;adult&lt;/keyword&gt;&lt;keyword&gt;aged&lt;/keyword&gt;&lt;keyword&gt;anxiety&lt;/keyword&gt;&lt;keyword&gt;article&lt;/keyword&gt;&lt;keyword&gt;body surface&lt;/keyword&gt;&lt;keyword&gt;burn&lt;/keyword&gt;&lt;keyword&gt;clinical article&lt;/keyword&gt;&lt;keyword&gt;controlled study&lt;/keyword&gt;&lt;keyword&gt;education&lt;/keyword&gt;&lt;keyword&gt;female&lt;/keyword&gt;&lt;keyword&gt;health status&lt;/keyword&gt;&lt;keyword&gt;health survey&lt;/keyword&gt;&lt;keyword&gt;human&lt;/keyword&gt;&lt;keyword&gt;maladjustment&lt;/keyword&gt;&lt;keyword&gt;male&lt;/keyword&gt;&lt;keyword&gt;obsession&lt;/keyword&gt;&lt;keyword&gt;pain assessment&lt;/keyword&gt;&lt;keyword&gt;psychologic assessment&lt;/keyword&gt;&lt;keyword&gt;quality of life&lt;/keyword&gt;&lt;keyword&gt;sensation&lt;/keyword&gt;&lt;keyword&gt;social adaptation&lt;/keyword&gt;&lt;keyword&gt;somatization&lt;/keyword&gt;&lt;keyword&gt;statistical analysis&lt;/keyword&gt;&lt;keyword&gt;symptomatology&lt;/keyword&gt;&lt;/keywords&gt;&lt;dates&gt;&lt;year&gt;2002&lt;/year&gt;&lt;/dates&gt;&lt;isbn&gt;0033-2917&lt;/isbn&gt;&lt;urls&gt;&lt;related-urls&gt;&lt;url&gt;http://www.embase.com/search/results?subaction=viewrecord&amp;amp;from=export&amp;amp;id=L34495685&lt;/url&gt;&lt;url&gt;http://dx.doi.org/10.1017/S0033291702005354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23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24A0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FE6A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19B1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8BC0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6F815111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3E1A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Anzarut 2005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Anzarut&lt;/Author&gt;&lt;Year&gt;2005&lt;/Year&gt;&lt;RecNum&gt;1803&lt;/RecNum&gt;&lt;DisplayText&gt;[55]&lt;/DisplayText&gt;&lt;record&gt;&lt;rec-number&gt;1803&lt;/rec-number&gt;&lt;foreign-keys&gt;&lt;key app="EN" db-id="z5rrfs5zafs9znevw9pvtdtw2f0v0ree920z" timestamp="1476361698"&gt;1803&lt;/key&gt;&lt;/foreign-keys&gt;&lt;ref-type name="Journal Article"&gt;17&lt;/ref-type&gt;&lt;contributors&gt;&lt;authors&gt;&lt;author&gt;Anzarut, A.&lt;/author&gt;&lt;author&gt;Chen, M.&lt;/author&gt;&lt;author&gt;Shankowsky, H.&lt;/author&gt;&lt;author&gt;Tredget, E. E.&lt;/author&gt;&lt;/authors&gt;&lt;/contributors&gt;&lt;titles&gt;&lt;title&gt;Quality-of-life and outcome predictors following massive burn injury&lt;/title&gt;&lt;secondary-title&gt;Plast Reconstr Surg&lt;/secondary-title&gt;&lt;/titles&gt;&lt;periodical&gt;&lt;full-title&gt;PLAST RECONSTR SURG&lt;/full-title&gt;&lt;/periodical&gt;&lt;pages&gt;791-797&lt;/pages&gt;&lt;volume&gt;116&lt;/volume&gt;&lt;number&gt;3&lt;/number&gt;&lt;keywords&gt;&lt;keyword&gt;adult&lt;/keyword&gt;&lt;keyword&gt;body surface&lt;/keyword&gt;&lt;keyword&gt;burn&lt;/keyword&gt;&lt;keyword&gt;disease severity&lt;/keyword&gt;&lt;keyword&gt;female&lt;/keyword&gt;&lt;keyword&gt;full thickness skin graft&lt;/keyword&gt;&lt;keyword&gt;human&lt;/keyword&gt;&lt;keyword&gt;injury&lt;/keyword&gt;&lt;keyword&gt;major clinical study&lt;/keyword&gt;&lt;keyword&gt;male&lt;/keyword&gt;&lt;keyword&gt;medical decision making&lt;/keyword&gt;&lt;keyword&gt;outcomes research&lt;/keyword&gt;&lt;keyword&gt;plastic surgery&lt;/keyword&gt;&lt;keyword&gt;prediction&lt;/keyword&gt;&lt;keyword&gt;priority journal&lt;/keyword&gt;&lt;keyword&gt;quality of life&lt;/keyword&gt;&lt;keyword&gt;resuscitation&lt;/keyword&gt;&lt;keyword&gt;review&lt;/keyword&gt;&lt;keyword&gt;Short Form 36&lt;/keyword&gt;&lt;keyword&gt;social support&lt;/keyword&gt;&lt;keyword&gt;survival&lt;/keyword&gt;&lt;/keywords&gt;&lt;dates&gt;&lt;year&gt;2005&lt;/year&gt;&lt;/dates&gt;&lt;isbn&gt;0032-1052&lt;/isbn&gt;&lt;urls&gt;&lt;related-urls&gt;&lt;url&gt;http://www.embase.com/search/results?subaction=viewrecord&amp;amp;from=export&amp;amp;id=L41279384&lt;/url&gt;&lt;url&gt;http://dx.doi.org/10.1097/01.prs.0000176257.22583.4b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55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4113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647F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4DEA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D638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</w:tr>
      <w:tr w:rsidR="003363D0" w:rsidRPr="00EE0526" w14:paraId="792F6FA8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FFD8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Baker 2007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Baker&lt;/Author&gt;&lt;Year&gt;2007&lt;/Year&gt;&lt;RecNum&gt;1572&lt;/RecNum&gt;&lt;DisplayText&gt;[57]&lt;/DisplayText&gt;&lt;record&gt;&lt;rec-number&gt;1572&lt;/rec-number&gt;&lt;foreign-keys&gt;&lt;key app="EN" db-id="z5rrfs5zafs9znevw9pvtdtw2f0v0ree920z" timestamp="1476361696"&gt;1572&lt;/key&gt;&lt;/foreign-keys&gt;&lt;ref-type name="Journal Article"&gt;17&lt;/ref-type&gt;&lt;contributors&gt;&lt;authors&gt;&lt;author&gt;Baker, C. P.&lt;/author&gt;&lt;author&gt;Russell, W. J.&lt;/author&gt;&lt;author&gt;Meyer Iii, W.&lt;/author&gt;&lt;author&gt;Blakeney, P.&lt;/author&gt;&lt;/authors&gt;&lt;/contributors&gt;&lt;auth-address&gt;C.P. Baker, Department of Physical Therapy, School of Allied Health Sciences, University of Texas Medical Branch, Galveston, TX, United States&lt;/auth-address&gt;&lt;titles&gt;&lt;title&gt;Physical and Psychologic Rehabilitation Outcomes for Young Adults Burned as Children&lt;/title&gt;&lt;secondary-title&gt;Arch Phys Med Rehabil&lt;/secondary-title&gt;&lt;/titles&gt;&lt;periodical&gt;&lt;full-title&gt;ARCH PHYS MED REHABIL&lt;/full-title&gt;&lt;/periodical&gt;&lt;pages&gt;S57-S64&lt;/pages&gt;&lt;volume&gt;88&lt;/volume&gt;&lt;number&gt;12 SUPPL. 2&lt;/number&gt;&lt;keywords&gt;&lt;keyword&gt;adult&lt;/keyword&gt;&lt;keyword&gt;anxiety disorder&lt;/keyword&gt;&lt;keyword&gt;article&lt;/keyword&gt;&lt;keyword&gt;behavior disorder&lt;/keyword&gt;&lt;keyword&gt;body surface&lt;/keyword&gt;&lt;keyword&gt;burn&lt;/keyword&gt;&lt;keyword&gt;daily life activity&lt;/keyword&gt;&lt;keyword&gt;Diagnostic and Statistical Manual of Mental Disorders&lt;/keyword&gt;&lt;keyword&gt;distress syndrome&lt;/keyword&gt;&lt;keyword&gt;female&lt;/keyword&gt;&lt;keyword&gt;human&lt;/keyword&gt;&lt;keyword&gt;major clinical study&lt;/keyword&gt;&lt;keyword&gt;male&lt;/keyword&gt;&lt;keyword&gt;mental disease&lt;/keyword&gt;&lt;keyword&gt;mental health&lt;/keyword&gt;&lt;keyword&gt;muscle strength&lt;/keyword&gt;&lt;keyword&gt;personality disorder&lt;/keyword&gt;&lt;keyword&gt;psychiatric diagnosis&lt;/keyword&gt;&lt;keyword&gt;quality of life&lt;/keyword&gt;&lt;keyword&gt;self care&lt;/keyword&gt;&lt;keyword&gt;Short Form 36&lt;/keyword&gt;&lt;keyword&gt;treatment outcome&lt;/keyword&gt;&lt;/keywords&gt;&lt;dates&gt;&lt;year&gt;2007&lt;/year&gt;&lt;/dates&gt;&lt;isbn&gt;0003-9993&lt;/isbn&gt;&lt;urls&gt;&lt;related-urls&gt;&lt;url&gt;http://www.embase.com/search/results?subaction=viewrecord&amp;amp;from=export&amp;amp;id=L350122461&lt;/url&gt;&lt;url&gt;http://dx.doi.org/10.1016/j.apmr.2007.09.014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57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CE8C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BB70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91DA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3332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</w:tr>
      <w:tr w:rsidR="003363D0" w:rsidRPr="00EE0526" w14:paraId="6AC95418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B7B4A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Baker 2008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Baker&lt;/Author&gt;&lt;Year&gt;2008&lt;/Year&gt;&lt;RecNum&gt;1437&lt;/RecNum&gt;&lt;DisplayText&gt;[56]&lt;/DisplayText&gt;&lt;record&gt;&lt;rec-number&gt;1437&lt;/rec-number&gt;&lt;foreign-keys&gt;&lt;key app="EN" db-id="z5rrfs5zafs9znevw9pvtdtw2f0v0ree920z" timestamp="1476361695"&gt;1437&lt;/key&gt;&lt;/foreign-keys&gt;&lt;ref-type name="Journal Article"&gt;17&lt;/ref-type&gt;&lt;contributors&gt;&lt;authors&gt;&lt;author&gt;Baker, C. P.&lt;/author&gt;&lt;author&gt;Rosenberg, M.&lt;/author&gt;&lt;author&gt;Mossberg, K. A.&lt;/author&gt;&lt;author&gt;Holzer Iii, C.&lt;/author&gt;&lt;author&gt;Blakeney, P.&lt;/author&gt;&lt;author&gt;Robert, R.&lt;/author&gt;&lt;author&gt;Thomas, C.&lt;/author&gt;&lt;author&gt;Meyer Iii, W.&lt;/author&gt;&lt;/authors&gt;&lt;/contributors&gt;&lt;auth-address&gt;C.P. Baker, School of Allied Health Sciences, University of Texas Medical Branch, Galveston, TX, United States&lt;/auth-address&gt;&lt;titles&gt;&lt;title&gt;Relationships between the Quality of Life Questionnaire (QLQ) and the SF-36 among young adults burned as children&lt;/title&gt;&lt;secondary-title&gt;Burns&lt;/secondary-title&gt;&lt;/titles&gt;&lt;periodical&gt;&lt;full-title&gt;BURNS&lt;/full-title&gt;&lt;/periodical&gt;&lt;pages&gt;1163-1168&lt;/pages&gt;&lt;volume&gt;34&lt;/volume&gt;&lt;number&gt;8&lt;/number&gt;&lt;keywords&gt;&lt;keyword&gt;adult&lt;/keyword&gt;&lt;keyword&gt;article&lt;/keyword&gt;&lt;keyword&gt;burn&lt;/keyword&gt;&lt;keyword&gt;clinical article&lt;/keyword&gt;&lt;keyword&gt;controlled study&lt;/keyword&gt;&lt;keyword&gt;female&lt;/keyword&gt;&lt;keyword&gt;health care facilities and services&lt;/keyword&gt;&lt;keyword&gt;human&lt;/keyword&gt;&lt;keyword&gt;male&lt;/keyword&gt;&lt;keyword&gt;prospective study&lt;/keyword&gt;&lt;keyword&gt;quality of life&lt;/keyword&gt;&lt;keyword&gt;questionnaire&lt;/keyword&gt;&lt;keyword&gt;scoring system&lt;/keyword&gt;&lt;keyword&gt;social psychology&lt;/keyword&gt;&lt;/keywords&gt;&lt;dates&gt;&lt;year&gt;2008&lt;/year&gt;&lt;/dates&gt;&lt;isbn&gt;0305-4179&lt;/isbn&gt;&lt;urls&gt;&lt;related-urls&gt;&lt;url&gt;http://www.embase.com/search/results?subaction=viewrecord&amp;amp;from=export&amp;amp;id=L50223059&lt;/url&gt;&lt;url&gt;http://dx.doi.org/10.1016/j.burns.2008.05.001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56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5981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81B1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3594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4ED8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3080F217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AC06D1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t xml:space="preserve">Blades 1979 </w:t>
            </w:r>
            <w:r w:rsidRPr="00EE0526"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instrText xml:space="preserve"> ADDIN EN.CITE &lt;EndNote&gt;&lt;Cite&gt;&lt;Author&gt;Blades&lt;/Author&gt;&lt;Year&gt;1979&lt;/Year&gt;&lt;RecNum&gt;2599&lt;/RecNum&gt;&lt;DisplayText&gt;[17]&lt;/DisplayText&gt;&lt;record&gt;&lt;rec-number&gt;2599&lt;/rec-number&gt;&lt;foreign-keys&gt;&lt;key app="EN" db-id="z5rrfs5zafs9znevw9pvtdtw2f0v0ree920z" timestamp="1476361706"&gt;2599&lt;/key&gt;&lt;/foreign-keys&gt;&lt;ref-type name="Journal Article"&gt;17&lt;/ref-type&gt;&lt;contributors&gt;&lt;authors&gt;&lt;author&gt;Blades, B. C.&lt;/author&gt;&lt;author&gt;Jones, C.&lt;/author&gt;&lt;author&gt;Munster, A. M.&lt;/author&gt;&lt;/authors&gt;&lt;/contributors&gt;&lt;auth-address&gt;Baltimore Reg. Burn Cent., Johns Hopkins Univ. Sch. Med., Baltimore City Hosp., Baltimore, Md.&lt;/auth-address&gt;&lt;titles&gt;&lt;title&gt;Quality of life after major burns&lt;/title&gt;&lt;secondary-title&gt;J Trauma&lt;/secondary-title&gt;&lt;/titles&gt;&lt;periodical&gt;&lt;full-title&gt;J TRAUMA&lt;/full-title&gt;&lt;/periodical&gt;&lt;pages&gt;556-558&lt;/pages&gt;&lt;volume&gt;19&lt;/volume&gt;&lt;number&gt;8&lt;/number&gt;&lt;keywords&gt;&lt;keyword&gt;burn&lt;/keyword&gt;&lt;keyword&gt;geographic distribution&lt;/keyword&gt;&lt;keyword&gt;injury&lt;/keyword&gt;&lt;keyword&gt;major clinical study&lt;/keyword&gt;&lt;keyword&gt;psychotrauma&lt;/keyword&gt;&lt;keyword&gt;short survey&lt;/keyword&gt;&lt;/keywords&gt;&lt;dates&gt;&lt;year&gt;1979&lt;/year&gt;&lt;/dates&gt;&lt;isbn&gt;0022-5282&lt;/isbn&gt;&lt;urls&gt;&lt;related-urls&gt;&lt;url&gt;http://www.embase.com/search/results?subaction=viewrecord&amp;amp;from=export&amp;amp;id=L9256876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333333"/>
                <w:sz w:val="20"/>
                <w:szCs w:val="20"/>
                <w:lang w:eastAsia="nl-NL"/>
              </w:rPr>
              <w:t>[17]</w:t>
            </w:r>
            <w:r w:rsidRPr="00EE0526"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8E619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41786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B5C06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A2B18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</w:tr>
      <w:tr w:rsidR="003363D0" w:rsidRPr="00EE0526" w14:paraId="257750DE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42DBA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t xml:space="preserve">Blades 1982 </w:t>
            </w:r>
            <w:r w:rsidRPr="00EE0526"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instrText xml:space="preserve"> ADDIN EN.CITE &lt;EndNote&gt;&lt;Cite&gt;&lt;Author&gt;Blades&lt;/Author&gt;&lt;Year&gt;1982&lt;/Year&gt;&lt;RecNum&gt;2575&lt;/RecNum&gt;&lt;DisplayText&gt;[16]&lt;/DisplayText&gt;&lt;record&gt;&lt;rec-number&gt;2575&lt;/rec-number&gt;&lt;foreign-keys&gt;&lt;key app="EN" db-id="z5rrfs5zafs9znevw9pvtdtw2f0v0ree920z" timestamp="1476361705"&gt;2575&lt;/key&gt;&lt;/foreign-keys&gt;&lt;ref-type name="Journal Article"&gt;17&lt;/ref-type&gt;&lt;contributors&gt;&lt;authors&gt;&lt;author&gt;Blades, B.&lt;/author&gt;&lt;author&gt;Munster, A. M.&lt;/author&gt;&lt;/authors&gt;&lt;/contributors&gt;&lt;auth-address&gt;Dep. Surg., Johns Hopkins Univ. Sch. Med., Baltimore, MD&lt;/auth-address&gt;&lt;titles&gt;&lt;title&gt;A burn specific health scale&lt;/title&gt;&lt;secondary-title&gt;J Trauma&lt;/secondary-title&gt;&lt;/titles&gt;&lt;periodical&gt;&lt;full-title&gt;J TRAUMA&lt;/full-title&gt;&lt;/periodical&gt;&lt;pages&gt;872-875&lt;/pages&gt;&lt;volume&gt;22&lt;/volume&gt;&lt;number&gt;10&lt;/number&gt;&lt;keywords&gt;&lt;keyword&gt;burn&lt;/keyword&gt;&lt;keyword&gt;clinical article&lt;/keyword&gt;&lt;keyword&gt;human&lt;/keyword&gt;&lt;keyword&gt;injury&lt;/keyword&gt;&lt;keyword&gt;life satisfaction&lt;/keyword&gt;&lt;keyword&gt;methodology&lt;/keyword&gt;&lt;keyword&gt;musculoskeletal system&lt;/keyword&gt;&lt;keyword&gt;prognosis&lt;/keyword&gt;&lt;keyword&gt;psychological aspect&lt;/keyword&gt;&lt;keyword&gt;rehabilitation&lt;/keyword&gt;&lt;keyword&gt;social aspect&lt;/keyword&gt;&lt;keyword&gt;therapy&lt;/keyword&gt;&lt;/keywords&gt;&lt;dates&gt;&lt;year&gt;1982&lt;/year&gt;&lt;/dates&gt;&lt;isbn&gt;0022-5282&lt;/isbn&gt;&lt;urls&gt;&lt;related-urls&gt;&lt;url&gt;http://www.embase.com/search/results?subaction=viewrecord&amp;amp;from=export&amp;amp;id=L13250881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333333"/>
                <w:sz w:val="20"/>
                <w:szCs w:val="20"/>
                <w:lang w:eastAsia="nl-NL"/>
              </w:rPr>
              <w:t>[16]</w:t>
            </w:r>
            <w:r w:rsidRPr="00EE0526"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B1C7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F467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FF3A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39AD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</w:tr>
      <w:tr w:rsidR="003363D0" w:rsidRPr="00EE0526" w14:paraId="2F7EE23A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6621A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</w:pPr>
            <w:r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t xml:space="preserve">Blalock 1994 </w:t>
            </w:r>
            <w:r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instrText xml:space="preserve"> ADDIN EN.CITE &lt;EndNote&gt;&lt;Cite&gt;&lt;Author&gt;Blalock&lt;/Author&gt;&lt;Year&gt;1994&lt;/Year&gt;&lt;RecNum&gt;6222&lt;/RecNum&gt;&lt;DisplayText&gt;[101]&lt;/DisplayText&gt;&lt;record&gt;&lt;rec-number&gt;6222&lt;/rec-number&gt;&lt;foreign-keys&gt;&lt;key app="EN" db-id="z5rrfs5zafs9znevw9pvtdtw2f0v0ree920z" timestamp="1502874105"&gt;6222&lt;/key&gt;&lt;/foreign-keys&gt;&lt;ref-type name="Journal Article"&gt;17&lt;/ref-type&gt;&lt;contributors&gt;&lt;authors&gt;&lt;author&gt;Blalock, Susan J&lt;/author&gt;&lt;author&gt;Bunker, Barbara J&lt;/author&gt;&lt;author&gt;DeVellis, Robert F&lt;/author&gt;&lt;/authors&gt;&lt;/contributors&gt;&lt;titles&gt;&lt;title&gt;Measuring health status among survivors of burn injury: revisions of the Burn Specific Health Scale&lt;/title&gt;&lt;secondary-title&gt;J Trauma Acute Care Surg&lt;/secondary-title&gt;&lt;/titles&gt;&lt;periodical&gt;&lt;full-title&gt;J Trauma Acute Care Surg&lt;/full-title&gt;&lt;/periodical&gt;&lt;pages&gt;508-515&lt;/pages&gt;&lt;volume&gt;36&lt;/volume&gt;&lt;number&gt;4&lt;/number&gt;&lt;dates&gt;&lt;year&gt;1994&lt;/year&gt;&lt;/dates&gt;&lt;isbn&gt;2163-0755&lt;/isbn&gt;&lt;urls&gt;&lt;/urls&gt;&lt;/record&gt;&lt;/Cite&gt;&lt;/EndNote&gt;</w:instrText>
            </w:r>
            <w:r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333333"/>
                <w:sz w:val="20"/>
                <w:szCs w:val="20"/>
                <w:lang w:eastAsia="nl-NL"/>
              </w:rPr>
              <w:t>[101]</w:t>
            </w:r>
            <w:r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26B93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9B9AC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8E193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6B328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425D1D08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99BD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t xml:space="preserve">Cakir 2015 </w:t>
            </w:r>
            <w:r w:rsidRPr="00EE0526"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instrText xml:space="preserve"> ADDIN EN.CITE &lt;EndNote&gt;&lt;Cite&gt;&lt;Author&gt;Cakir&lt;/Author&gt;&lt;Year&gt;2015&lt;/Year&gt;&lt;RecNum&gt;269&lt;/RecNum&gt;&lt;DisplayText&gt;[18]&lt;/DisplayText&gt;&lt;record&gt;&lt;rec-number&gt;269&lt;/rec-number&gt;&lt;foreign-keys&gt;&lt;key app="EN" db-id="z5rrfs5zafs9znevw9pvtdtw2f0v0ree920z" timestamp="1476361683"&gt;269&lt;/key&gt;&lt;/foreign-keys&gt;&lt;ref-type name="Journal Article"&gt;17&lt;/ref-type&gt;&lt;contributors&gt;&lt;authors&gt;&lt;author&gt;Cakir, U.&lt;/author&gt;&lt;author&gt;Terzi, R.&lt;/author&gt;&lt;author&gt;Abaci, F.&lt;/author&gt;&lt;author&gt;Aker, T.&lt;/author&gt;&lt;/authors&gt;&lt;/contributors&gt;&lt;auth-address&gt;U. Cakir, Department of Psychiatry Golkoy Campus, Abant Izzet Baysal University, Bolu, Turkey&lt;/auth-address&gt;&lt;titles&gt;&lt;title&gt;The prevalence of post-traumatic stress disorder in patients with burn injuries, and their quality of life&lt;/title&gt;&lt;secondary-title&gt;Int J Psychiatry Clin Pract&lt;/secondary-title&gt;&lt;/titles&gt;&lt;periodical&gt;&lt;full-title&gt;Int J Psychiatry Clin Pract&lt;/full-title&gt;&lt;/periodical&gt;&lt;pages&gt;56-59&lt;/pages&gt;&lt;volume&gt;19&lt;/volume&gt;&lt;number&gt;1&lt;/number&gt;&lt;keywords&gt;&lt;keyword&gt;adult&lt;/keyword&gt;&lt;keyword&gt;article&lt;/keyword&gt;&lt;keyword&gt;burn&lt;/keyword&gt;&lt;keyword&gt;clinical article&lt;/keyword&gt;&lt;keyword&gt;contracture&lt;/keyword&gt;&lt;keyword&gt;controlled study&lt;/keyword&gt;&lt;keyword&gt;human&lt;/keyword&gt;&lt;keyword&gt;physiotherapy&lt;/keyword&gt;&lt;keyword&gt;posttraumatic stress disorder&lt;/keyword&gt;&lt;keyword&gt;prevalence&lt;/keyword&gt;&lt;keyword&gt;priority journal&lt;/keyword&gt;&lt;keyword&gt;psychosocial rehabilitation&lt;/keyword&gt;&lt;keyword&gt;quality of life&lt;/keyword&gt;&lt;keyword&gt;quality of life assessment&lt;/keyword&gt;&lt;keyword&gt;Short Form 36&lt;/keyword&gt;&lt;keyword&gt;social interaction&lt;/keyword&gt;&lt;/keywords&gt;&lt;dates&gt;&lt;year&gt;2015&lt;/year&gt;&lt;/dates&gt;&lt;isbn&gt;1471-1788&amp;#xD;1365-1501&lt;/isbn&gt;&lt;urls&gt;&lt;related-urls&gt;&lt;url&gt;http://www.embase.com/search/results?subaction=viewrecord&amp;amp;from=export&amp;amp;id=L602790309&lt;/url&gt;&lt;url&gt;http://dx.doi.org/10.3109/13651501.2014.981545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333333"/>
                <w:sz w:val="20"/>
                <w:szCs w:val="20"/>
                <w:lang w:eastAsia="nl-NL"/>
              </w:rPr>
              <w:t>[18]</w:t>
            </w:r>
            <w:r w:rsidRPr="00EE0526"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C7FF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6000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C939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7E44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7AF92CEE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FA05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t xml:space="preserve">Cochran 2004 </w:t>
            </w:r>
            <w:r w:rsidRPr="00EE0526"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instrText xml:space="preserve"> ADDIN EN.CITE &lt;EndNote&gt;&lt;Cite&gt;&lt;Author&gt;Cochran&lt;/Author&gt;&lt;Year&gt;2004&lt;/Year&gt;&lt;RecNum&gt;1928&lt;/RecNum&gt;&lt;DisplayText&gt;[21]&lt;/DisplayText&gt;&lt;record&gt;&lt;rec-number&gt;1928&lt;/rec-number&gt;&lt;foreign-keys&gt;&lt;key app="EN" db-id="z5rrfs5zafs9znevw9pvtdtw2f0v0ree920z" timestamp="1476361699"&gt;1928&lt;/key&gt;&lt;/foreign-keys&gt;&lt;ref-type name="Journal Article"&gt;17&lt;/ref-type&gt;&lt;contributors&gt;&lt;authors&gt;&lt;author&gt;Cochran, A.&lt;/author&gt;&lt;author&gt;Edelman, L. S.&lt;/author&gt;&lt;author&gt;Saffle, J. R.&lt;/author&gt;&lt;author&gt;Morris, S. E.&lt;/author&gt;&lt;/authors&gt;&lt;/contributors&gt;&lt;auth-address&gt;S.E. Morris, Department of Surgery, Univ. of Utah School of Medicine, Salt Lake City, UT 84132, United States&lt;/auth-address&gt;&lt;titles&gt;&lt;title&gt;Self-Reported Quality of Life after Electrical and Thermal Injury&lt;/title&gt;&lt;secondary-title&gt;J Burn Care Rehabil&lt;/secondary-title&gt;&lt;/titles&gt;&lt;periodical&gt;&lt;full-title&gt;J BURN CARE REHABIL&lt;/full-title&gt;&lt;/periodical&gt;&lt;pages&gt;61-66&lt;/pages&gt;&lt;volume&gt;25&lt;/volume&gt;&lt;number&gt;1&lt;/number&gt;&lt;keywords&gt;&lt;keyword&gt;adult&lt;/keyword&gt;&lt;keyword&gt;burn&lt;/keyword&gt;&lt;keyword&gt;clinical article&lt;/keyword&gt;&lt;keyword&gt;conference paper&lt;/keyword&gt;&lt;keyword&gt;electric injury&lt;/keyword&gt;&lt;keyword&gt;female&lt;/keyword&gt;&lt;keyword&gt;hospitalization&lt;/keyword&gt;&lt;keyword&gt;human&lt;/keyword&gt;&lt;keyword&gt;length of stay&lt;/keyword&gt;&lt;keyword&gt;male&lt;/keyword&gt;&lt;keyword&gt;mental stress&lt;/keyword&gt;&lt;keyword&gt;patient compliance&lt;/keyword&gt;&lt;keyword&gt;patient selection&lt;/keyword&gt;&lt;keyword&gt;psychological aspect&lt;/keyword&gt;&lt;keyword&gt;quality of life&lt;/keyword&gt;&lt;keyword&gt;self evaluation&lt;/keyword&gt;&lt;keyword&gt;self report&lt;/keyword&gt;&lt;keyword&gt;survival&lt;/keyword&gt;&lt;keyword&gt;thermal injury&lt;/keyword&gt;&lt;keyword&gt;wellbeing&lt;/keyword&gt;&lt;/keywords&gt;&lt;dates&gt;&lt;year&gt;2004&lt;/year&gt;&lt;/dates&gt;&lt;isbn&gt;0273-8481&lt;/isbn&gt;&lt;urls&gt;&lt;related-urls&gt;&lt;url&gt;http://www.embase.com/search/results?subaction=viewrecord&amp;amp;from=export&amp;amp;id=L38116756&lt;/url&gt;&lt;url&gt;http://dx.doi.org/10.1097/01.BCR.0000105092.81609.7B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333333"/>
                <w:sz w:val="20"/>
                <w:szCs w:val="20"/>
                <w:lang w:eastAsia="nl-NL"/>
              </w:rPr>
              <w:t>[21]</w:t>
            </w:r>
            <w:r w:rsidRPr="00EE0526"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5DFD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8756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D8CE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41EA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4B60F574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DAA1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333333"/>
                <w:sz w:val="20"/>
                <w:szCs w:val="20"/>
                <w:lang w:val="en-GB" w:eastAsia="nl-NL"/>
              </w:rPr>
            </w:pPr>
            <w:r w:rsidRPr="00EE0526">
              <w:rPr>
                <w:rFonts w:eastAsia="Times New Roman" w:cs="Arial"/>
                <w:color w:val="333333"/>
                <w:sz w:val="20"/>
                <w:szCs w:val="20"/>
                <w:lang w:val="en-GB" w:eastAsia="nl-NL"/>
              </w:rPr>
              <w:t xml:space="preserve">Corry 2010 </w:t>
            </w:r>
            <w:r w:rsidRPr="00EE0526"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fldChar w:fldCharType="begin">
                <w:fldData xml:space="preserve">PEVuZE5vdGU+PENpdGU+PEF1dGhvcj5Db3JyeTwvQXV0aG9yPjxZZWFyPjIwMTA8L1llYXI+PFJl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</w:fldData>
              </w:fldChar>
            </w:r>
            <w:r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fldChar w:fldCharType="begin">
                <w:fldData xml:space="preserve">PEVuZE5vdGU+PENpdGU+PEF1dGhvcj5Db3JyeTwvQXV0aG9yPjxZZWFyPjIwMTA8L1llYXI+PFJl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</w:fldData>
              </w:fldChar>
            </w:r>
            <w:r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fldChar w:fldCharType="separate"/>
            </w:r>
            <w:r w:rsidRPr="000D1A85">
              <w:rPr>
                <w:rFonts w:eastAsia="Times New Roman" w:cs="Arial"/>
                <w:noProof/>
                <w:color w:val="333333"/>
                <w:sz w:val="20"/>
                <w:szCs w:val="20"/>
                <w:lang w:val="en-US" w:eastAsia="nl-NL"/>
              </w:rPr>
              <w:t>[106]</w:t>
            </w:r>
            <w:r w:rsidRPr="00EE0526">
              <w:rPr>
                <w:rFonts w:eastAsia="Times New Roman" w:cs="Arial"/>
                <w:color w:val="333333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3D38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7D13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1202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AC8A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551D8799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538E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val="en-GB"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val="en-GB" w:eastAsia="nl-NL"/>
              </w:rPr>
              <w:t xml:space="preserve">Cromes 2002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Cromes&lt;/Author&gt;&lt;Year&gt;2002&lt;/Year&gt;&lt;RecNum&gt;2050&lt;/RecNum&gt;&lt;DisplayText&gt;[24]&lt;/DisplayText&gt;&lt;record&gt;&lt;rec-number&gt;2050&lt;/rec-number&gt;&lt;foreign-keys&gt;&lt;key app="EN" db-id="z5rrfs5zafs9znevw9pvtdtw2f0v0ree920z" timestamp="1476361701"&gt;2050&lt;/key&gt;&lt;/foreign-keys&gt;&lt;ref-type name="Journal Article"&gt;17&lt;/ref-type&gt;&lt;contributors&gt;&lt;authors&gt;&lt;author&gt;Cromes, G. F.&lt;/author&gt;&lt;author&gt;Holavanahalli, R.&lt;/author&gt;&lt;author&gt;Kowalske, K.&lt;/author&gt;&lt;author&gt;Helm, P.&lt;/author&gt;&lt;author&gt;Doctor, M.&lt;/author&gt;&lt;author&gt;Lawrence, J. W.&lt;/author&gt;&lt;author&gt;Fauerbach, J. A.&lt;/author&gt;&lt;/authors&gt;&lt;/contributors&gt;&lt;auth-address&gt;G.F. Cromes, Department of Physical Medicine, Univ. of TX SW. Medical Center, Dallas, TX 75390-9055, United States&lt;/auth-address&gt;&lt;titles&gt;&lt;title&gt;Predictors of quality of life as measured by the burn specific health scale in persons with major burn injury&lt;/title&gt;&lt;secondary-title&gt;J Burn Care Rehabil&lt;/secondary-title&gt;&lt;/titles&gt;&lt;periodical&gt;&lt;full-title&gt;J BURN CARE REHABIL&lt;/full-title&gt;&lt;/periodical&gt;&lt;pages&gt;229-234+227+228&lt;/pages&gt;&lt;volume&gt;23&lt;/volume&gt;&lt;number&gt;3&lt;/number&gt;&lt;keywords&gt;&lt;keyword&gt;adolescent&lt;/keyword&gt;&lt;keyword&gt;adult&lt;/keyword&gt;&lt;keyword&gt;article&lt;/keyword&gt;&lt;keyword&gt;burn&lt;/keyword&gt;&lt;keyword&gt;community&lt;/keyword&gt;&lt;keyword&gt;female&lt;/keyword&gt;&lt;keyword&gt;functional assessment&lt;/keyword&gt;&lt;keyword&gt;hospital discharge&lt;/keyword&gt;&lt;keyword&gt;human&lt;/keyword&gt;&lt;keyword&gt;major clinical study&lt;/keyword&gt;&lt;keyword&gt;male&lt;/keyword&gt;&lt;keyword&gt;pain assessment&lt;/keyword&gt;&lt;keyword&gt;prediction&lt;/keyword&gt;&lt;keyword&gt;quality of life&lt;/keyword&gt;&lt;keyword&gt;questionnaire&lt;/keyword&gt;&lt;keyword&gt;rating scale&lt;/keyword&gt;&lt;keyword&gt;screening test&lt;/keyword&gt;&lt;keyword&gt;social adaptation&lt;/keyword&gt;&lt;keyword&gt;symptom&lt;/keyword&gt;&lt;/keywords&gt;&lt;dates&gt;&lt;year&gt;2002&lt;/year&gt;&lt;/dates&gt;&lt;isbn&gt;0273-8481&lt;/isbn&gt;&lt;urls&gt;&lt;related-urls&gt;&lt;url&gt;http://www.embase.com/search/results?subaction=viewrecord&amp;amp;from=export&amp;amp;id=L34547764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 w:rsidRPr="000D1A85">
              <w:rPr>
                <w:rFonts w:eastAsia="Times New Roman" w:cs="Arial"/>
                <w:noProof/>
                <w:color w:val="000000"/>
                <w:sz w:val="20"/>
                <w:szCs w:val="20"/>
                <w:lang w:val="en-US" w:eastAsia="nl-NL"/>
              </w:rPr>
              <w:t>[24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601D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166D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3998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6B51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</w:tr>
      <w:tr w:rsidR="003363D0" w:rsidRPr="00EE0526" w14:paraId="5BEE9ECE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7CF6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Daigeler 2009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EYWlnZWxlcjwvQXV0aG9yPjxZZWFyPjIwMDk8L1llYXI+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EYWlnZWxlcjwvQXV0aG9yPjxZZWFyPjIwMDk8L1llYXI+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58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D501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5F40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02F9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EE61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334DDCA1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F2E7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Dowda 2014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Dowda&lt;/Author&gt;&lt;Year&gt;2014&lt;/Year&gt;&lt;RecNum&gt;2680&lt;/RecNum&gt;&lt;DisplayText&gt;[25]&lt;/DisplayText&gt;&lt;record&gt;&lt;rec-number&gt;2680&lt;/rec-number&gt;&lt;foreign-keys&gt;&lt;key app="EN" db-id="z5rrfs5zafs9znevw9pvtdtw2f0v0ree920z" timestamp="1476361771"&gt;2680&lt;/key&gt;&lt;/foreign-keys&gt;&lt;ref-type name="Journal Article"&gt;17&lt;/ref-type&gt;&lt;contributors&gt;&lt;authors&gt;&lt;author&gt;Dowda, D. J.&lt;/author&gt;&lt;author&gt;Li, F.&lt;/author&gt;&lt;/authors&gt;&lt;/contributors&gt;&lt;titles&gt;&lt;title&gt;Major concerns and issues in burn survivors in Australia&lt;/title&gt;&lt;secondary-title&gt;Burns Trauma&lt;/secondary-title&gt;&lt;/titles&gt;&lt;periodical&gt;&lt;full-title&gt;Burns Trauma&lt;/full-title&gt;&lt;/periodical&gt;&lt;pages&gt;84-87&lt;/pages&gt;&lt;volume&gt;2&lt;/volume&gt;&lt;number&gt;2&lt;/number&gt;&lt;dates&gt;&lt;year&gt;2014&lt;/year&gt;&lt;/dates&gt;&lt;isbn&gt;2321-3868&lt;/isbn&gt;&lt;accession-num&gt;27602366&lt;/accession-num&gt;&lt;urls&gt;&lt;related-urls&gt;&lt;url&gt;http://dx.doi.org/10.4103/2321-3868.130192&lt;/url&gt;&lt;url&gt;http://www.ncbi.nlm.nih.gov/entrez/query.fcgi?holding=inleurlib_fft&amp;amp;cmd=Retrieve&amp;amp;db=PubMed&amp;amp;dopt=Citation&amp;amp;list_uids=27602366&lt;/url&gt;&lt;url&gt;http://ovidsp.ovid.com/ovidweb.cgi?T=JS&amp;amp;CSC=Y&amp;amp;NEWS=N&amp;amp;PAGE=fulltext&amp;amp;D=prem&amp;amp;AN=27602366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25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7293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5A2B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FF7A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BE1B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</w:tr>
      <w:tr w:rsidR="003363D0" w:rsidRPr="00EE0526" w14:paraId="050ADBC7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5CF1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val="en-GB"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val="en-GB" w:eastAsia="nl-NL"/>
              </w:rPr>
              <w:t xml:space="preserve">Druery 2005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Druery&lt;/Author&gt;&lt;Year&gt;2005&lt;/Year&gt;&lt;RecNum&gt;1802&lt;/RecNum&gt;&lt;DisplayText&gt;[59]&lt;/DisplayText&gt;&lt;record&gt;&lt;rec-number&gt;1802&lt;/rec-number&gt;&lt;foreign-keys&gt;&lt;key app="EN" db-id="z5rrfs5zafs9znevw9pvtdtw2f0v0ree920z" timestamp="1476361698"&gt;1802&lt;/key&gt;&lt;/foreign-keys&gt;&lt;ref-type name="Journal Article"&gt;17&lt;/ref-type&gt;&lt;contributors&gt;&lt;authors&gt;&lt;author&gt;Druery, M.&lt;/author&gt;&lt;author&gt;Brown, T. L. H.&lt;/author&gt;&lt;author&gt;Muller, M.&lt;/author&gt;&lt;/authors&gt;&lt;/contributors&gt;&lt;auth-address&gt;M. Druery, Royal Childrens Hospital, Herston, QLD 4006, Australia&lt;/auth-address&gt;&lt;titles&gt;&lt;title&gt;Long term functional outcomes and quality of life following severe burn injury&lt;/title&gt;&lt;secondary-title&gt;Burns&lt;/secondary-title&gt;&lt;/titles&gt;&lt;periodical&gt;&lt;full-title&gt;BURNS&lt;/full-title&gt;&lt;/periodical&gt;&lt;pages&gt;692-695&lt;/pages&gt;&lt;volume&gt;31&lt;/volume&gt;&lt;number&gt;6&lt;/number&gt;&lt;keywords&gt;&lt;keyword&gt;adolescent&lt;/keyword&gt;&lt;keyword&gt;adult&lt;/keyword&gt;&lt;keyword&gt;aged&lt;/keyword&gt;&lt;keyword&gt;article&lt;/keyword&gt;&lt;keyword&gt;burn&lt;/keyword&gt;&lt;keyword&gt;disease severity&lt;/keyword&gt;&lt;keyword&gt;female&lt;/keyword&gt;&lt;keyword&gt;functional assessment&lt;/keyword&gt;&lt;keyword&gt;human&lt;/keyword&gt;&lt;keyword&gt;long term care&lt;/keyword&gt;&lt;keyword&gt;male&lt;/keyword&gt;&lt;keyword&gt;mental capacity&lt;/keyword&gt;&lt;keyword&gt;quality of life&lt;/keyword&gt;&lt;keyword&gt;sexual behavior&lt;/keyword&gt;&lt;keyword&gt;social interaction&lt;/keyword&gt;&lt;keyword&gt;social psychology&lt;/keyword&gt;&lt;keyword&gt;treatment outcome&lt;/keyword&gt;&lt;/keywords&gt;&lt;dates&gt;&lt;year&gt;2005&lt;/year&gt;&lt;/dates&gt;&lt;isbn&gt;0305-4179&lt;/isbn&gt;&lt;urls&gt;&lt;related-urls&gt;&lt;url&gt;http://www.embase.com/search/results?subaction=viewrecord&amp;amp;from=export&amp;amp;id=L41208219&lt;/url&gt;&lt;url&gt;http://dx.doi.org/10.1016/j.burns.2005.03.001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 w:rsidRPr="000D1A85">
              <w:rPr>
                <w:rFonts w:eastAsia="Times New Roman" w:cs="Arial"/>
                <w:noProof/>
                <w:color w:val="000000"/>
                <w:sz w:val="20"/>
                <w:szCs w:val="20"/>
                <w:lang w:val="en-US" w:eastAsia="nl-NL"/>
              </w:rPr>
              <w:t>[59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6DE4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A2EB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F3C6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C58E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</w:tr>
      <w:tr w:rsidR="003363D0" w:rsidRPr="00EE0526" w14:paraId="0F722124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E169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Dyster-Aas 2004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EeXN0ZXItQWFzPC9BdXRob3I+PFllYXI+MjAwNzwvWWVh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EeXN0ZXItQWFzPC9BdXRob3I+PFllYXI+MjAwNzwvWWVh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60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4982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D39E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41051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2B76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5051C270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E2331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Dyster-Aas 2007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Dyster-Aas&lt;/Author&gt;&lt;Year&gt;2004&lt;/Year&gt;&lt;RecNum&gt;1855&lt;/RecNum&gt;&lt;DisplayText&gt;[19]&lt;/DisplayText&gt;&lt;record&gt;&lt;rec-number&gt;1855&lt;/rec-number&gt;&lt;foreign-keys&gt;&lt;key app="EN" db-id="z5rrfs5zafs9znevw9pvtdtw2f0v0ree920z" timestamp="1476361699"&gt;1855&lt;/key&gt;&lt;/foreign-keys&gt;&lt;ref-type name="Journal Article"&gt;17&lt;/ref-type&gt;&lt;contributors&gt;&lt;authors&gt;&lt;author&gt;Dyster-Aas, J.&lt;/author&gt;&lt;author&gt;Kildal, M.&lt;/author&gt;&lt;author&gt;Willebrand, M.&lt;/author&gt;&lt;author&gt;Gerdin, B.&lt;/author&gt;&lt;author&gt;Ekselius, L.&lt;/author&gt;&lt;/authors&gt;&lt;/contributors&gt;&lt;auth-address&gt;Department of Neuroscience, Psychiatry, Uppsala Univ. Hosp., SE-75185 U.&lt;/auth-address&gt;&lt;titles&gt;&lt;title&gt;Work status and burn specific health after work-related burn injury&lt;/title&gt;&lt;secondary-title&gt;Burns&lt;/secondary-title&gt;&lt;/titles&gt;&lt;periodical&gt;&lt;full-title&gt;BURNS&lt;/full-title&gt;&lt;/periodical&gt;&lt;pages&gt;839-842&lt;/pages&gt;&lt;volume&gt;30&lt;/volume&gt;&lt;number&gt;8&lt;/number&gt;&lt;keywords&gt;&lt;keyword&gt;absenteeism&lt;/keyword&gt;&lt;keyword&gt;adult&lt;/keyword&gt;&lt;keyword&gt;affect&lt;/keyword&gt;&lt;keyword&gt;article&lt;/keyword&gt;&lt;keyword&gt;body image&lt;/keyword&gt;&lt;keyword&gt;burn&lt;/keyword&gt;&lt;keyword&gt;controlled study&lt;/keyword&gt;&lt;keyword&gt;disability&lt;/keyword&gt;&lt;keyword&gt;employment&lt;/keyword&gt;&lt;keyword&gt;follow up&lt;/keyword&gt;&lt;keyword&gt;human&lt;/keyword&gt;&lt;keyword&gt;human relation&lt;/keyword&gt;&lt;keyword&gt;major clinical study&lt;/keyword&gt;&lt;keyword&gt;pain&lt;/keyword&gt;&lt;keyword&gt;pain assessment&lt;/keyword&gt;&lt;keyword&gt;pension&lt;/keyword&gt;&lt;keyword&gt;rating scale&lt;/keyword&gt;&lt;keyword&gt;social psychology&lt;/keyword&gt;&lt;keyword&gt;statistical significance&lt;/keyword&gt;&lt;keyword&gt;unemployment&lt;/keyword&gt;&lt;keyword&gt;work&lt;/keyword&gt;&lt;/keywords&gt;&lt;dates&gt;&lt;year&gt;2004&lt;/year&gt;&lt;/dates&gt;&lt;isbn&gt;0305-4179&lt;/isbn&gt;&lt;urls&gt;&lt;related-urls&gt;&lt;url&gt;http://www.embase.com/search/results?subaction=viewrecord&amp;amp;from=export&amp;amp;id=L39536053&lt;/url&gt;&lt;url&gt;http://dx.doi.org/10.1016/j.burns.2004.05.010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19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8E2B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E977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59C4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926C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37E5EAB1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D1F3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Edgar 2010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Edgar&lt;/Author&gt;&lt;Year&gt;2010&lt;/Year&gt;&lt;RecNum&gt;1181&lt;/RecNum&gt;&lt;DisplayText&gt;[26]&lt;/DisplayText&gt;&lt;record&gt;&lt;rec-number&gt;1181&lt;/rec-number&gt;&lt;foreign-keys&gt;&lt;key app="EN" db-id="z5rrfs5zafs9znevw9pvtdtw2f0v0ree920z" timestamp="1476361692"&gt;1181&lt;/key&gt;&lt;/foreign-keys&gt;&lt;ref-type name="Journal Article"&gt;17&lt;/ref-type&gt;&lt;contributors&gt;&lt;authors&gt;&lt;author&gt;Edgar, D.&lt;/author&gt;&lt;author&gt;Dawson, A.&lt;/author&gt;&lt;author&gt;Hankey, G.&lt;/author&gt;&lt;author&gt;Phillips, M.&lt;/author&gt;&lt;author&gt;Wood, F.&lt;/author&gt;&lt;/authors&gt;&lt;/contributors&gt;&lt;auth-address&gt;D. Edgar, Telstra Burns Outcome Centre, Level 11 - Wellington St Campus, Royal Perth Hospital, Perth, WA 6847, Australia&lt;/auth-address&gt;&lt;titles&gt;&lt;title&gt;Demonstration of the validity of the SF-36 for measurement of the temporal recovery of quality of life outcomes in burns survivors&lt;/title&gt;&lt;secondary-title&gt;Burns&lt;/secondary-title&gt;&lt;/titles&gt;&lt;periodical&gt;&lt;full-title&gt;BURNS&lt;/full-title&gt;&lt;/periodical&gt;&lt;pages&gt;1013-1020&lt;/pages&gt;&lt;volume&gt;36&lt;/volume&gt;&lt;number&gt;7&lt;/number&gt;&lt;keywords&gt;&lt;keyword&gt;adolescent&lt;/keyword&gt;&lt;keyword&gt;adult&lt;/keyword&gt;&lt;keyword&gt;aged&lt;/keyword&gt;&lt;keyword&gt;article&lt;/keyword&gt;&lt;keyword&gt;burn&lt;/keyword&gt;&lt;keyword&gt;burn specific health scale&lt;/keyword&gt;&lt;keyword&gt;clinical assessment tool&lt;/keyword&gt;&lt;keyword&gt;construct validity&lt;/keyword&gt;&lt;keyword&gt;controlled study&lt;/keyword&gt;&lt;keyword&gt;criterion related validity&lt;/keyword&gt;&lt;keyword&gt;emotion&lt;/keyword&gt;&lt;keyword&gt;female&lt;/keyword&gt;&lt;keyword&gt;human&lt;/keyword&gt;&lt;keyword&gt;major clinical study&lt;/keyword&gt;&lt;keyword&gt;male&lt;/keyword&gt;&lt;keyword&gt;assessment of humans&lt;/keyword&gt;&lt;keyword&gt;outcome assessment&lt;/keyword&gt;&lt;keyword&gt;pain&lt;/keyword&gt;&lt;keyword&gt;quality of life&lt;/keyword&gt;&lt;keyword&gt;sensitivity analysis&lt;/keyword&gt;&lt;keyword&gt;Short Form 36&lt;/keyword&gt;&lt;keyword&gt;social status&lt;/keyword&gt;&lt;keyword&gt;survivor&lt;/keyword&gt;&lt;/keywords&gt;&lt;dates&gt;&lt;year&gt;2010&lt;/year&gt;&lt;/dates&gt;&lt;isbn&gt;0305-4179&lt;/isbn&gt;&lt;urls&gt;&lt;related-urls&gt;&lt;url&gt;http://www.embase.com/search/results?subaction=viewrecord&amp;amp;from=export&amp;amp;id=L50867968&lt;/url&gt;&lt;url&gt;http://dx.doi.org/10.1016/j.burns.2010.03.001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26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3B41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F81E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8898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1333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0EA0B771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966D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Edgar 2013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Edgar&lt;/Author&gt;&lt;Year&gt;2013&lt;/Year&gt;&lt;RecNum&gt;666&lt;/RecNum&gt;&lt;DisplayText&gt;[27]&lt;/DisplayText&gt;&lt;record&gt;&lt;rec-number&gt;666&lt;/rec-number&gt;&lt;foreign-keys&gt;&lt;key app="EN" db-id="z5rrfs5zafs9znevw9pvtdtw2f0v0ree920z" timestamp="1476361687"&gt;666&lt;/key&gt;&lt;/foreign-keys&gt;&lt;ref-type name="Journal Article"&gt;17&lt;/ref-type&gt;&lt;contributors&gt;&lt;authors&gt;&lt;author&gt;Edgar, D. W.&lt;/author&gt;&lt;author&gt;Homer, L.&lt;/author&gt;&lt;author&gt;Phillips, M.&lt;/author&gt;&lt;author&gt;Gurfinkel, R.&lt;/author&gt;&lt;author&gt;Rea, S.&lt;/author&gt;&lt;author&gt;Wood, F. M.&lt;/author&gt;&lt;/authors&gt;&lt;/contributors&gt;&lt;auth-address&gt;D.W. Edgar, Burn Injury Research Unit, University of Western Australia, Royal Perth Hospital, Perth, WA, Australia&lt;/auth-address&gt;&lt;titles&gt;&lt;title&gt;The influence of advancing age on quality of life and rate of recovery after treatment for burn&lt;/title&gt;&lt;secondary-title&gt;Burns&lt;/secondary-title&gt;&lt;/titles&gt;&lt;periodical&gt;&lt;full-title&gt;BURNS&lt;/full-title&gt;&lt;/periodical&gt;&lt;pages&gt;1067-1072&lt;/pages&gt;&lt;volume&gt;39&lt;/volume&gt;&lt;number&gt;6&lt;/number&gt;&lt;keywords&gt;&lt;keyword&gt;adolescent&lt;/keyword&gt;&lt;keyword&gt;adult&lt;/keyword&gt;&lt;keyword&gt;age&lt;/keyword&gt;&lt;keyword&gt;aged&lt;/keyword&gt;&lt;keyword&gt;article&lt;/keyword&gt;&lt;keyword&gt;body surface&lt;/keyword&gt;&lt;keyword&gt;burn&lt;/keyword&gt;&lt;keyword&gt;burn patient&lt;/keyword&gt;&lt;keyword&gt;clinical trial&lt;/keyword&gt;&lt;keyword&gt;cohort analysis&lt;/keyword&gt;&lt;keyword&gt;demography&lt;/keyword&gt;&lt;keyword&gt;emotion&lt;/keyword&gt;&lt;keyword&gt;female&lt;/keyword&gt;&lt;keyword&gt;human&lt;/keyword&gt;&lt;keyword&gt;length of stay&lt;/keyword&gt;&lt;keyword&gt;major clinical study&lt;/keyword&gt;&lt;keyword&gt;male&lt;/keyword&gt;&lt;keyword&gt;multivariate analysis&lt;/keyword&gt;&lt;keyword&gt;outcomes research&lt;/keyword&gt;&lt;keyword&gt;physical activity&lt;/keyword&gt;&lt;keyword&gt;prediction&lt;/keyword&gt;&lt;keyword&gt;quality of life&lt;/keyword&gt;&lt;keyword&gt;Short Form 36&lt;/keyword&gt;&lt;/keywords&gt;&lt;dates&gt;&lt;year&gt;2013&lt;/year&gt;&lt;/dates&gt;&lt;isbn&gt;0305-4179&amp;#xD;1879-1409&lt;/isbn&gt;&lt;urls&gt;&lt;related-urls&gt;&lt;url&gt;http://www.embase.com/search/results?subaction=viewrecord&amp;amp;from=export&amp;amp;id=L52651184&lt;/url&gt;&lt;url&gt;http://dx.doi.org/10.1016/j.burns.2013.05.017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27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BE89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73E4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C031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EEA5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2C6B318B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A277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Ekeblad 2015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Ekeblad&lt;/Author&gt;&lt;Year&gt;2015&lt;/Year&gt;&lt;RecNum&gt;305&lt;/RecNum&gt;&lt;DisplayText&gt;[61]&lt;/DisplayText&gt;&lt;record&gt;&lt;rec-number&gt;305&lt;/rec-number&gt;&lt;foreign-keys&gt;&lt;key app="EN" db-id="z5rrfs5zafs9znevw9pvtdtw2f0v0ree920z" timestamp="1477047079"&gt;305&lt;/key&gt;&lt;key app="ENWeb" db-id=""&gt;0&lt;/key&gt;&lt;/foreign-keys&gt;&lt;ref-type name="Journal Article"&gt;17&lt;/ref-type&gt;&lt;contributors&gt;&lt;authors&gt;&lt;author&gt;Ekeblad, F.&lt;/author&gt;&lt;author&gt;Gerdin, B.&lt;/author&gt;&lt;author&gt;Öster, C.&lt;/author&gt;&lt;/authors&gt;&lt;/contributors&gt;&lt;titles&gt;&lt;title&gt;Impact of personality disorders on health-related quality of life one year after burn injury&lt;/title&gt;&lt;secondary-title&gt;Disabil Rehabil&lt;/secondary-title&gt;&lt;/titles&gt;&lt;periodical&gt;&lt;full-title&gt;Disabil Rehabil&lt;/full-title&gt;&lt;/periodical&gt;&lt;pages&gt;534-540&lt;/pages&gt;&lt;volume&gt;37&lt;/volume&gt;&lt;number&gt;6&lt;/number&gt;&lt;keywords&gt;&lt;keyword&gt;adult&lt;/keyword&gt;&lt;keyword&gt;aged&lt;/keyword&gt;&lt;keyword&gt;burn&lt;/keyword&gt;&lt;keyword&gt;complication&lt;/keyword&gt;&lt;keyword&gt;female&lt;/keyword&gt;&lt;keyword&gt;health status&lt;/keyword&gt;&lt;keyword&gt;health survey&lt;/keyword&gt;&lt;keyword&gt;human&lt;/keyword&gt;&lt;keyword&gt;longitudinal study&lt;/keyword&gt;&lt;keyword&gt;male&lt;/keyword&gt;&lt;keyword&gt;middle aged&lt;/keyword&gt;&lt;keyword&gt;personality disorder&lt;/keyword&gt;&lt;keyword&gt;prospective study&lt;/keyword&gt;&lt;keyword&gt;psychology&lt;/keyword&gt;&lt;keyword&gt;quality of life&lt;/keyword&gt;&lt;keyword&gt;questionnaire&lt;/keyword&gt;&lt;keyword&gt;regression analysis&lt;/keyword&gt;&lt;keyword&gt;very elderly&lt;/keyword&gt;&lt;keyword&gt;young adult&lt;/keyword&gt;&lt;/keywords&gt;&lt;dates&gt;&lt;year&gt;2015&lt;/year&gt;&lt;/dates&gt;&lt;isbn&gt;1464-5165&lt;/isbn&gt;&lt;urls&gt;&lt;related-urls&gt;&lt;url&gt;http://www.embase.com/search/results?subaction=viewrecord&amp;amp;from=export&amp;amp;id=L607509056&lt;/url&gt;&lt;url&gt;http://dx.doi.org/10.3109/09638288.2014.933898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61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9E48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06A5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BF23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79EF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45642C0F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86EF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val="en-GB"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val="en-GB" w:eastAsia="nl-NL"/>
              </w:rPr>
              <w:t xml:space="preserve">Elsherbiny 2011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Elsherbiny&lt;/Author&gt;&lt;Year&gt;2011&lt;/Year&gt;&lt;RecNum&gt;1074&lt;/RecNum&gt;&lt;DisplayText&gt;[62]&lt;/DisplayText&gt;&lt;record&gt;&lt;rec-number&gt;1074&lt;/rec-number&gt;&lt;foreign-keys&gt;&lt;key app="EN" db-id="z5rrfs5zafs9znevw9pvtdtw2f0v0ree920z" timestamp="1476361691"&gt;1074&lt;/key&gt;&lt;/foreign-keys&gt;&lt;ref-type name="Journal Article"&gt;17&lt;/ref-type&gt;&lt;contributors&gt;&lt;authors&gt;&lt;author&gt;Elsherbiny, O. E. E.&lt;/author&gt;&lt;author&gt;Salem, M. A.&lt;/author&gt;&lt;author&gt;El-Sabbagh, A. H.&lt;/author&gt;&lt;author&gt;Elhadidy, M. R.&lt;/author&gt;&lt;author&gt;Eldeen, S. M. A.&lt;/author&gt;&lt;/authors&gt;&lt;/contributors&gt;&lt;auth-address&gt;A.H. El-Sabbagh, Plastic and Reconstructive Surgery, Faculty of Medicine, Mansoura University Hospital, Mansoura, Egypt&lt;/auth-address&gt;&lt;titles&gt;&lt;title&gt;Quality of life of adult patients with severe burns&lt;/title&gt;&lt;secondary-title&gt;Burns&lt;/secondary-title&gt;&lt;/titles&gt;&lt;periodical&gt;&lt;full-title&gt;BURNS&lt;/full-title&gt;&lt;/periodical&gt;&lt;pages&gt;775-788&lt;/pages&gt;&lt;volume&gt;37&lt;/volume&gt;&lt;number&gt;5&lt;/number&gt;&lt;keywords&gt;&lt;keyword&gt;adult&lt;/keyword&gt;&lt;keyword&gt;article&lt;/keyword&gt;&lt;keyword&gt;body image&lt;/keyword&gt;&lt;keyword&gt;body surface&lt;/keyword&gt;&lt;keyword&gt;burn&lt;/keyword&gt;&lt;keyword&gt;burn contracture&lt;/keyword&gt;&lt;keyword&gt;burn patient&lt;/keyword&gt;&lt;keyword&gt;burn specific health scale&lt;/keyword&gt;&lt;keyword&gt;chemical burn&lt;/keyword&gt;&lt;keyword&gt;electric burn&lt;/keyword&gt;&lt;keyword&gt;female&lt;/keyword&gt;&lt;keyword&gt;hand function&lt;/keyword&gt;&lt;keyword&gt;heat sensitivity&lt;/keyword&gt;&lt;keyword&gt;human&lt;/keyword&gt;&lt;keyword&gt;human relation&lt;/keyword&gt;&lt;keyword&gt;hypertrophic scar&lt;/keyword&gt;&lt;keyword&gt;keloid&lt;/keyword&gt;&lt;keyword&gt;length of stay&lt;/keyword&gt;&lt;keyword&gt;major clinical study&lt;/keyword&gt;&lt;keyword&gt;male&lt;/keyword&gt;&lt;keyword&gt;quality of life&lt;/keyword&gt;&lt;keyword&gt;rating scale&lt;/keyword&gt;&lt;keyword&gt;sexuality&lt;/keyword&gt;&lt;keyword&gt;skin graft&lt;/keyword&gt;&lt;keyword&gt;work&lt;/keyword&gt;&lt;/keywords&gt;&lt;dates&gt;&lt;year&gt;2011&lt;/year&gt;&lt;/dates&gt;&lt;isbn&gt;0305-4179&amp;#xD;1879-1409&lt;/isbn&gt;&lt;urls&gt;&lt;related-urls&gt;&lt;url&gt;http://www.embase.com/search/results?subaction=viewrecord&amp;amp;from=export&amp;amp;id=L51345371&lt;/url&gt;&lt;url&gt;http://dx.doi.org/10.1016/j.burns.2010.12.017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 w:rsidRPr="000D1A85">
              <w:rPr>
                <w:rFonts w:eastAsia="Times New Roman" w:cs="Arial"/>
                <w:noProof/>
                <w:color w:val="000000"/>
                <w:sz w:val="20"/>
                <w:szCs w:val="20"/>
                <w:lang w:val="en-US" w:eastAsia="nl-NL"/>
              </w:rPr>
              <w:t>[62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6194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3A17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522D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5CA0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</w:tr>
      <w:tr w:rsidR="003363D0" w:rsidRPr="00EE0526" w14:paraId="63B6DF4D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B1A2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val="en-GB"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val="en-GB" w:eastAsia="nl-NL"/>
              </w:rPr>
              <w:t xml:space="preserve">Fauerbach 1999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Fauerbach&lt;/Author&gt;&lt;Year&gt;1999&lt;/Year&gt;&lt;RecNum&gt;2200&lt;/RecNum&gt;&lt;DisplayText&gt;[28]&lt;/DisplayText&gt;&lt;record&gt;&lt;rec-number&gt;2200&lt;/rec-number&gt;&lt;foreign-keys&gt;&lt;key app="EN" db-id="z5rrfs5zafs9znevw9pvtdtw2f0v0ree920z" timestamp="1476361702"&gt;2200&lt;/key&gt;&lt;/foreign-keys&gt;&lt;ref-type name="Journal Article"&gt;17&lt;/ref-type&gt;&lt;contributors&gt;&lt;authors&gt;&lt;author&gt;Fauerbach, J. A.&lt;/author&gt;&lt;author&gt;Lawrence, J. W.&lt;/author&gt;&lt;author&gt;Munster, A. M.&lt;/author&gt;&lt;author&gt;Palombo, D. A.&lt;/author&gt;&lt;author&gt;Richter, D.&lt;/author&gt;&lt;/authors&gt;&lt;/contributors&gt;&lt;auth-address&gt;J.A. Fauerbach, Baltimore Regional Burn Center, Johns Hopkins Bayview Medical Center, Baltimore, MD 21224, United States&lt;/auth-address&gt;&lt;titles&gt;&lt;title&gt;Prolonged adjustment difficulties among those with acute posttrauma distress following burn injury&lt;/title&gt;&lt;secondary-title&gt;J Behav Med&lt;/secondary-title&gt;&lt;/titles&gt;&lt;periodical&gt;&lt;full-title&gt;J Behav Med&lt;/full-title&gt;&lt;/periodical&gt;&lt;pages&gt;359-378&lt;/pages&gt;&lt;volume&gt;22&lt;/volume&gt;&lt;number&gt;4&lt;/number&gt;&lt;keywords&gt;&lt;keyword&gt;adult&lt;/keyword&gt;&lt;keyword&gt;article&lt;/keyword&gt;&lt;keyword&gt;burn&lt;/keyword&gt;&lt;keyword&gt;female&lt;/keyword&gt;&lt;keyword&gt;follow up&lt;/keyword&gt;&lt;keyword&gt;human&lt;/keyword&gt;&lt;keyword&gt;human tissue&lt;/keyword&gt;&lt;keyword&gt;injury scale&lt;/keyword&gt;&lt;keyword&gt;major clinical study&lt;/keyword&gt;&lt;keyword&gt;male&lt;/keyword&gt;&lt;keyword&gt;patient attitude&lt;/keyword&gt;&lt;keyword&gt;physical activity&lt;/keyword&gt;&lt;keyword&gt;posttraumatic stress disorder&lt;/keyword&gt;&lt;keyword&gt;quality of life&lt;/keyword&gt;&lt;keyword&gt;social adaptation&lt;/keyword&gt;&lt;keyword&gt;social psychology&lt;/keyword&gt;&lt;/keywords&gt;&lt;dates&gt;&lt;year&gt;1999&lt;/year&gt;&lt;/dates&gt;&lt;isbn&gt;0160-7715&lt;/isbn&gt;&lt;urls&gt;&lt;related-urls&gt;&lt;url&gt;http://www.embase.com/search/results?subaction=viewrecord&amp;amp;from=export&amp;amp;id=L29422749&lt;/url&gt;&lt;url&gt;http://dx.doi.org/10.1023/A:1018726103302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 w:rsidRPr="000D1A85">
              <w:rPr>
                <w:rFonts w:eastAsia="Times New Roman" w:cs="Arial"/>
                <w:noProof/>
                <w:color w:val="000000"/>
                <w:sz w:val="20"/>
                <w:szCs w:val="20"/>
                <w:lang w:val="en-US" w:eastAsia="nl-NL"/>
              </w:rPr>
              <w:t>[28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7612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6C8D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4D33A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8252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63CA57AA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1706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Fauerbach 2005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GYXVlcmJhY2g8L0F1dGhvcj48WWVhcj4yMDA1PC9ZZWFy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GYXVlcmJhY2g8L0F1dGhvcj48WWVhcj4yMDA1PC9ZZWFy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29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1FAA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AC83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ED79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29DB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</w:tr>
      <w:tr w:rsidR="003363D0" w:rsidRPr="00EE0526" w14:paraId="06E6CB17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2064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Ferreira 2008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Ferreira&lt;/Author&gt;&lt;Year&gt;2008&lt;/Year&gt;&lt;RecNum&gt;1449&lt;/RecNum&gt;&lt;DisplayText&gt;[63]&lt;/DisplayText&gt;&lt;record&gt;&lt;rec-number&gt;1449&lt;/rec-number&gt;&lt;foreign-keys&gt;&lt;key app="EN" db-id="z5rrfs5zafs9znevw9pvtdtw2f0v0ree920z" timestamp="1476361695"&gt;1449&lt;/key&gt;&lt;/foreign-keys&gt;&lt;ref-type name="Journal Article"&gt;17&lt;/ref-type&gt;&lt;contributors&gt;&lt;authors&gt;&lt;author&gt;Ferreira, E.&lt;/author&gt;&lt;author&gt;Dantas, R. A. S.&lt;/author&gt;&lt;author&gt;Rossi, L. A.&lt;/author&gt;&lt;author&gt;Ciol, M. A.&lt;/author&gt;&lt;/authors&gt;&lt;/contributors&gt;&lt;auth-address&gt;R.A.S. Dantas, Department of General and Specialized Nursing, School of Nursing, University of São Paulo, Preto, Brazil&lt;/auth-address&gt;&lt;titles&gt;&lt;title&gt;The cultural adaptation and validation of the &amp;quot;Burn Specific Health Scale-Revised&amp;quot; (BSHS-R): Version for Brazilian burn victims&lt;/title&gt;&lt;secondary-title&gt;Burns&lt;/secondary-title&gt;&lt;/titles&gt;&lt;periodical&gt;&lt;full-title&gt;BURNS&lt;/full-title&gt;&lt;/periodical&gt;&lt;pages&gt;994-1001&lt;/pages&gt;&lt;volume&gt;34&lt;/volume&gt;&lt;number&gt;7&lt;/number&gt;&lt;keywords&gt;&lt;keyword&gt;affect&lt;/keyword&gt;&lt;keyword&gt;article&lt;/keyword&gt;&lt;keyword&gt;Beck Depression Inventory&lt;/keyword&gt;&lt;keyword&gt;body image&lt;/keyword&gt;&lt;keyword&gt;Brazil&lt;/keyword&gt;&lt;keyword&gt;burn patient&lt;/keyword&gt;&lt;keyword&gt;Burn Specific Health Scale Revised&lt;/keyword&gt;&lt;keyword&gt;cultural factor&lt;/keyword&gt;&lt;keyword&gt;human relation&lt;/keyword&gt;&lt;keyword&gt;internal consistency&lt;/keyword&gt;&lt;keyword&gt;quality of life&lt;/keyword&gt;&lt;keyword&gt;rating scale&lt;/keyword&gt;&lt;keyword&gt;reliability&lt;/keyword&gt;&lt;keyword&gt;Rosenberg Self-Esteem Scale&lt;/keyword&gt;&lt;keyword&gt;self esteem&lt;/keyword&gt;&lt;keyword&gt;validity&lt;/keyword&gt;&lt;/keywords&gt;&lt;dates&gt;&lt;year&gt;2008&lt;/year&gt;&lt;/dates&gt;&lt;isbn&gt;0305-4179&lt;/isbn&gt;&lt;urls&gt;&lt;related-urls&gt;&lt;url&gt;http://www.embase.com/search/results?subaction=viewrecord&amp;amp;from=export&amp;amp;id=L50104582&lt;/url&gt;&lt;url&gt;http://dx.doi.org/10.1016/j.burns.2007.12.006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63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78C6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18D7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C6CAA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1813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3C3F7ACC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9D5F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Finlay 2009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Finlay&lt;/Author&gt;&lt;Year&gt;2009&lt;/Year&gt;&lt;RecNum&gt;1313&lt;/RecNum&gt;&lt;DisplayText&gt;[30]&lt;/DisplayText&gt;&lt;record&gt;&lt;rec-number&gt;1313&lt;/rec-number&gt;&lt;foreign-keys&gt;&lt;key app="EN" db-id="z5rrfs5zafs9znevw9pvtdtw2f0v0ree920z" timestamp="1476361693"&gt;1313&lt;/key&gt;&lt;/foreign-keys&gt;&lt;ref-type name="Journal Article"&gt;17&lt;/ref-type&gt;&lt;contributors&gt;&lt;authors&gt;&lt;author&gt;Finlay, V.&lt;/author&gt;&lt;author&gt;Burke, K.&lt;/author&gt;&lt;author&gt;van de Ruit, C.&lt;/author&gt;&lt;author&gt;Lapuz, R.&lt;/author&gt;&lt;author&gt;Phillips, M.&lt;/author&gt;&lt;author&gt;Wood, F.&lt;/author&gt;&lt;author&gt;Edgar, D.&lt;/author&gt;&lt;/authors&gt;&lt;/contributors&gt;&lt;auth-address&gt;D. Edgar, Burns Service of Western Australia, Royal Perth Hospital, McComb Foundation of Western Australia, Australia&lt;/auth-address&gt;&lt;titles&gt;&lt;title&gt;Assessing the impact of missing data in evaluating the recovery of minor burn patients&lt;/title&gt;&lt;secondary-title&gt;Burns&lt;/secondary-title&gt;&lt;/titles&gt;&lt;periodical&gt;&lt;full-title&gt;BURNS&lt;/full-title&gt;&lt;/periodical&gt;&lt;pages&gt;1086-1091&lt;/pages&gt;&lt;volume&gt;35&lt;/volume&gt;&lt;number&gt;8&lt;/number&gt;&lt;keywords&gt;&lt;keyword&gt;adult&lt;/keyword&gt;&lt;keyword&gt;aged&lt;/keyword&gt;&lt;keyword&gt;arm&lt;/keyword&gt;&lt;keyword&gt;article&lt;/keyword&gt;&lt;keyword&gt;burn patient&lt;/keyword&gt;&lt;keyword&gt;clinical assessment&lt;/keyword&gt;&lt;keyword&gt;clinical assessment tool&lt;/keyword&gt;&lt;keyword&gt;cohort analysis&lt;/keyword&gt;&lt;keyword&gt;controlled study&lt;/keyword&gt;&lt;keyword&gt;convalescence&lt;/keyword&gt;&lt;keyword&gt;demography&lt;/keyword&gt;&lt;keyword&gt;female&lt;/keyword&gt;&lt;keyword&gt;human&lt;/keyword&gt;&lt;keyword&gt;male&lt;/keyword&gt;&lt;keyword&gt;medical record&lt;/keyword&gt;&lt;keyword&gt;missing data&lt;/keyword&gt;&lt;keyword&gt;outcome assessment&lt;/keyword&gt;&lt;keyword&gt;patient satisfaction&lt;/keyword&gt;&lt;keyword&gt;prospective study&lt;/keyword&gt;&lt;keyword&gt;surgical technique&lt;/keyword&gt;&lt;/keywords&gt;&lt;dates&gt;&lt;year&gt;2009&lt;/year&gt;&lt;/dates&gt;&lt;isbn&gt;0305-4179&lt;/isbn&gt;&lt;urls&gt;&lt;related-urls&gt;&lt;url&gt;http://www.embase.com/search/results?subaction=viewrecord&amp;amp;from=export&amp;amp;id=L50555183&lt;/url&gt;&lt;url&gt;http://dx.doi.org/10.1016/j.burns.2009.05.004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30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36AA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F92C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E139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3408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7B67C078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56B25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Gandolfi 2016 </w: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Gandolfi&lt;/Author&gt;&lt;Year&gt;2016&lt;/Year&gt;&lt;RecNum&gt;6219&lt;/RecNum&gt;&lt;DisplayText&gt;[64]&lt;/DisplayText&gt;&lt;record&gt;&lt;rec-number&gt;6219&lt;/rec-number&gt;&lt;foreign-keys&gt;&lt;key app="EN" db-id="z5rrfs5zafs9znevw9pvtdtw2f0v0ree920z" timestamp="1502871717"&gt;6219&lt;/key&gt;&lt;/foreign-keys&gt;&lt;ref-type name="Journal Article"&gt;17&lt;/ref-type&gt;&lt;contributors&gt;&lt;authors&gt;&lt;author&gt;Gandolfi, S&lt;/author&gt;&lt;author&gt;Auquit-Auckbur, I&lt;/author&gt;&lt;author&gt;Panunzi, S&lt;/author&gt;&lt;author&gt;Mici, E&lt;/author&gt;&lt;author&gt;Grolleau, J-L&lt;/author&gt;&lt;author&gt;Chaput, B&lt;/author&gt;&lt;/authors&gt;&lt;/contributors&gt;&lt;titles&gt;&lt;title&gt;Validation of the French version of the Burn Specific Health Scale-Brief (BSHS-B) questionnaire&lt;/title&gt;&lt;secondary-title&gt;Burns&lt;/secondary-title&gt;&lt;/titles&gt;&lt;periodical&gt;&lt;full-title&gt;BURNS&lt;/full-title&gt;&lt;/periodical&gt;&lt;pages&gt;1573-1580&lt;/pages&gt;&lt;volume&gt;42&lt;/volume&gt;&lt;number&gt;7&lt;/number&gt;&lt;dates&gt;&lt;year&gt;2016&lt;/year&gt;&lt;/dates&gt;&lt;isbn&gt;0305-4179&lt;/isbn&gt;&lt;urls&gt;&lt;/urls&gt;&lt;/record&gt;&lt;/Cite&gt;&lt;/EndNote&gt;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64]</w: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458F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6FA9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939E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FC0E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0D0D244C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FAD0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Goncalves 2016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Goncalves&lt;/Author&gt;&lt;Year&gt;2016&lt;/Year&gt;&lt;RecNum&gt;2685&lt;/RecNum&gt;&lt;DisplayText&gt;[102]&lt;/DisplayText&gt;&lt;record&gt;&lt;rec-number&gt;2685&lt;/rec-number&gt;&lt;foreign-keys&gt;&lt;key app="EN" db-id="z5rrfs5zafs9znevw9pvtdtw2f0v0ree920z" timestamp="1477047079"&gt;2685&lt;/key&gt;&lt;key app="ENWeb" db-id=""&gt;0&lt;/key&gt;&lt;/foreign-keys&gt;&lt;ref-type name="Journal Article"&gt;17&lt;/ref-type&gt;&lt;contributors&gt;&lt;authors&gt;&lt;author&gt;Goncalves, N.&lt;/author&gt;&lt;author&gt;Ciol, M. A.&lt;/author&gt;&lt;author&gt;Dantas, R. A.&lt;/author&gt;&lt;author&gt;Farina Junior, J. A.&lt;/author&gt;&lt;author&gt;Rossi, L. A.&lt;/author&gt;&lt;/authors&gt;&lt;/contributors&gt;&lt;titles&gt;&lt;title&gt;A randomized controlled trial of an educational programme with telephone reinforcement to improve perceived health status of Brazilian burn victims at 6-month post discharge&lt;/title&gt;&lt;secondary-title&gt;J Adv Nurs&lt;/secondary-title&gt;&lt;/titles&gt;&lt;periodical&gt;&lt;full-title&gt;J Adv Nurs&lt;/full-title&gt;&lt;/periodical&gt;&lt;pages&gt;2508-2523&lt;/pages&gt;&lt;volume&gt;72&lt;/volume&gt;&lt;number&gt;10&lt;/number&gt;&lt;dates&gt;&lt;year&gt;2016&lt;/year&gt;&lt;pub-dates&gt;&lt;date&gt;Oct&lt;/date&gt;&lt;/pub-dates&gt;&lt;/dates&gt;&lt;isbn&gt;1365-2648&lt;/isbn&gt;&lt;accession-num&gt;27189899&lt;/accession-num&gt;&lt;urls&gt;&lt;related-urls&gt;&lt;url&gt;http://dx.doi.org/10.1111/jan.13003&lt;/url&gt;&lt;url&gt;http://www.ncbi.nlm.nih.gov/entrez/query.fcgi?holding=inleurlib_fft&amp;amp;cmd=Retrieve&amp;amp;db=PubMed&amp;amp;dopt=Citation&amp;amp;list_uids=27189899&lt;/url&gt;&lt;url&gt;http://ovidsp.ovid.com/ovidweb.cgi?T=JS&amp;amp;CSC=Y&amp;amp;NEWS=N&amp;amp;PAGE=fulltext&amp;amp;D=prem&amp;amp;AN=27189899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102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E0C4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91F9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D8EA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5F88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4D8B8855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640B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Grisbook 2012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Grisbrook&lt;/Author&gt;&lt;Year&gt;2012&lt;/Year&gt;&lt;RecNum&gt;843&lt;/RecNum&gt;&lt;DisplayText&gt;[14]&lt;/DisplayText&gt;&lt;record&gt;&lt;rec-number&gt;843&lt;/rec-number&gt;&lt;foreign-keys&gt;&lt;key app="EN" db-id="z5rrfs5zafs9znevw9pvtdtw2f0v0ree920z" timestamp="1476361689"&gt;843&lt;/key&gt;&lt;/foreign-keys&gt;&lt;ref-type name="Journal Article"&gt;17&lt;/ref-type&gt;&lt;contributors&gt;&lt;authors&gt;&lt;author&gt;Grisbrook, T. L.&lt;/author&gt;&lt;author&gt;Reid, S. L.&lt;/author&gt;&lt;author&gt;Edgar, D. W.&lt;/author&gt;&lt;author&gt;Wallman, K. E.&lt;/author&gt;&lt;author&gt;Wood, F. M.&lt;/author&gt;&lt;author&gt;Elliott, C. M.&lt;/author&gt;&lt;/authors&gt;&lt;/contributors&gt;&lt;auth-address&gt;C.M. Elliott, Princess Margaret Hospital, Subiaco, WA 6008, Australia&lt;/auth-address&gt;&lt;titles&gt;&lt;title&gt;Exercise training to improve health related quality of life in long term survivors of major burn injury: A matched controlled study&lt;/title&gt;&lt;secondary-title&gt;Burns&lt;/secondary-title&gt;&lt;/titles&gt;&lt;periodical&gt;&lt;full-title&gt;BURNS&lt;/full-title&gt;&lt;/periodical&gt;&lt;pages&gt;1165-1173&lt;/pages&gt;&lt;volume&gt;38&lt;/volume&gt;&lt;number&gt;8&lt;/number&gt;&lt;keywords&gt;&lt;keyword&gt;adult&lt;/keyword&gt;&lt;keyword&gt;article&lt;/keyword&gt;&lt;keyword&gt;burn&lt;/keyword&gt;&lt;keyword&gt;burn patient&lt;/keyword&gt;&lt;keyword&gt;Burn Specific Health Scale Brief&lt;/keyword&gt;&lt;keyword&gt;clinical article&lt;/keyword&gt;&lt;keyword&gt;exercise&lt;/keyword&gt;&lt;keyword&gt;female&lt;/keyword&gt;&lt;keyword&gt;human&lt;/keyword&gt;&lt;keyword&gt;major burn injury&lt;/keyword&gt;&lt;keyword&gt;male&lt;/keyword&gt;&lt;keyword&gt;quality of life&lt;/keyword&gt;&lt;keyword&gt;quick Disabilities of the Arm, Shoulder and Hand scale&lt;/keyword&gt;&lt;keyword&gt;rating scale&lt;/keyword&gt;&lt;keyword&gt;scoring system&lt;/keyword&gt;&lt;keyword&gt;Short Form 36&lt;/keyword&gt;&lt;/keywords&gt;&lt;dates&gt;&lt;year&gt;2012&lt;/year&gt;&lt;/dates&gt;&lt;isbn&gt;0305-4179&amp;#xD;1879-1409&lt;/isbn&gt;&lt;urls&gt;&lt;related-urls&gt;&lt;url&gt;http://www.embase.com/search/results?subaction=viewrecord&amp;amp;from=export&amp;amp;id=L51976474&lt;/url&gt;&lt;url&gt;http://dx.doi.org/10.1016/j.burns.2012.03.007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14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E774A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3298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DCDA1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6774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3889AC6D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A0A0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val="en-GB"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val="en-GB" w:eastAsia="nl-NL"/>
              </w:rPr>
              <w:t xml:space="preserve">Hashemi 2014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Hashemi&lt;/Author&gt;&lt;Year&gt;2014&lt;/Year&gt;&lt;RecNum&gt;2763&lt;/RecNum&gt;&lt;DisplayText&gt;[103]&lt;/DisplayText&gt;&lt;record&gt;&lt;rec-number&gt;2763&lt;/rec-number&gt;&lt;foreign-keys&gt;&lt;key app="EN" db-id="z5rrfs5zafs9znevw9pvtdtw2f0v0ree920z" timestamp="1476361772"&gt;2763&lt;/key&gt;&lt;/foreign-keys&gt;&lt;ref-type name="Journal Article"&gt;17&lt;/ref-type&gt;&lt;contributors&gt;&lt;authors&gt;&lt;author&gt;Hashemi, F.&lt;/author&gt;&lt;author&gt;Rahimi Dolatabad, F.&lt;/author&gt;&lt;author&gt;Yektatalab, S.&lt;/author&gt;&lt;author&gt;Ayaz, M.&lt;/author&gt;&lt;author&gt;Zare, N.&lt;/author&gt;&lt;author&gt;Mansouri, P.&lt;/author&gt;&lt;/authors&gt;&lt;/contributors&gt;&lt;titles&gt;&lt;title&gt;Effect of Orem Self-Care Program on the Life Quality of Burn Patients Referred to Ghotb-al-Din-e-Shirazi Burn Center, Shiraz, Iran: A Randomized Controlled Trial&lt;/title&gt;&lt;secondary-title&gt;Int J Community Based Nurs Midwifery&lt;/secondary-title&gt;&lt;/titles&gt;&lt;periodical&gt;&lt;full-title&gt;Int J Community Based Nurs Midwifery&lt;/full-title&gt;&lt;/periodical&gt;&lt;pages&gt;40-50&lt;/pages&gt;&lt;volume&gt;2&lt;/volume&gt;&lt;number&gt;1&lt;/number&gt;&lt;dates&gt;&lt;year&gt;2014&lt;/year&gt;&lt;pub-dates&gt;&lt;date&gt;Jan&lt;/date&gt;&lt;/pub-dates&gt;&lt;/dates&gt;&lt;isbn&gt;2322-2476&lt;/isbn&gt;&lt;accession-num&gt;25349844&lt;/accession-num&gt;&lt;urls&gt;&lt;related-urls&gt;&lt;url&gt;http://www.ncbi.nlm.nih.gov/entrez/query.fcgi?holding=inleurlib_fft&amp;amp;cmd=Retrieve&amp;amp;db=PubMed&amp;amp;dopt=Citation&amp;amp;list_uids=25349844&lt;/url&gt;&lt;url&gt;http://ovidsp.ovid.com/ovidweb.cgi?T=JS&amp;amp;CSC=Y&amp;amp;NEWS=N&amp;amp;PAGE=fulltext&amp;amp;D=prem&amp;amp;AN=25349844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 w:rsidRPr="000D1A85">
              <w:rPr>
                <w:rFonts w:eastAsia="Times New Roman" w:cs="Arial"/>
                <w:noProof/>
                <w:color w:val="000000"/>
                <w:sz w:val="20"/>
                <w:szCs w:val="20"/>
                <w:lang w:val="en-US" w:eastAsia="nl-NL"/>
              </w:rPr>
              <w:t>[103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FB6F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BD8E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D23A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EBD8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54154F54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A896E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Hwang 2016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Id2FuZzwvQXV0aG9yPjxZZWFyPjIwMTY8L1llYXI+PFJl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Id2FuZzwvQXV0aG9yPjxZZWFyPjIwMTY8L1llYXI+PFJl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65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21CC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781C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A3D3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BD20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649861AE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11BD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Jarrett 2008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Jarrett&lt;/Author&gt;&lt;Year&gt;2008&lt;/Year&gt;&lt;RecNum&gt;1446&lt;/RecNum&gt;&lt;DisplayText&gt;[31]&lt;/DisplayText&gt;&lt;record&gt;&lt;rec-number&gt;1446&lt;/rec-number&gt;&lt;foreign-keys&gt;&lt;key app="EN" db-id="z5rrfs5zafs9znevw9pvtdtw2f0v0ree920z" timestamp="1476361695"&gt;1446&lt;/key&gt;&lt;/foreign-keys&gt;&lt;ref-type name="Journal Article"&gt;17&lt;/ref-type&gt;&lt;contributors&gt;&lt;authors&gt;&lt;author&gt;Jarrett, M.&lt;/author&gt;&lt;author&gt;Physiotherapy, B.&lt;/author&gt;&lt;author&gt;McMahon, M.&lt;/author&gt;&lt;author&gt;Stiller, K.&lt;/author&gt;&lt;/authors&gt;&lt;/contributors&gt;&lt;auth-address&gt;K. Stiller, Physiotherapy Department, Royal Adelaide Hospital, Adelaide, SA 5000&lt;/auth-address&gt;&lt;titles&gt;&lt;title&gt;Physical outcomes of patients with burn injuries - A 12 month follow-up&lt;/title&gt;&lt;secondary-title&gt;J Burn Care Res&lt;/secondary-title&gt;&lt;/titles&gt;&lt;periodical&gt;&lt;full-title&gt;J Burn Care Res&lt;/full-title&gt;&lt;/periodical&gt;&lt;pages&gt;975-984&lt;/pages&gt;&lt;volume&gt;29&lt;/volume&gt;&lt;number&gt;6&lt;/number&gt;&lt;keywords&gt;&lt;keyword&gt;adolescent&lt;/keyword&gt;&lt;keyword&gt;adult&lt;/keyword&gt;&lt;keyword&gt;aged&lt;/keyword&gt;&lt;keyword&gt;article&lt;/keyword&gt;&lt;keyword&gt;burn&lt;/keyword&gt;&lt;keyword&gt;burn patient&lt;/keyword&gt;&lt;keyword&gt;burn scar&lt;/keyword&gt;&lt;keyword&gt;disability&lt;/keyword&gt;&lt;keyword&gt;exercise&lt;/keyword&gt;&lt;keyword&gt;female&lt;/keyword&gt;&lt;keyword&gt;follow up&lt;/keyword&gt;&lt;keyword&gt;function test&lt;/keyword&gt;&lt;keyword&gt;grip strength&lt;/keyword&gt;&lt;keyword&gt;hospital admission&lt;/keyword&gt;&lt;keyword&gt;hospital discharge&lt;/keyword&gt;&lt;keyword&gt;human&lt;/keyword&gt;&lt;keyword&gt;leg&lt;/keyword&gt;&lt;keyword&gt;major clinical study&lt;/keyword&gt;&lt;keyword&gt;male&lt;/keyword&gt;&lt;keyword&gt;physiotherapy&lt;/keyword&gt;&lt;keyword&gt;prospective study&lt;/keyword&gt;&lt;keyword&gt;questionnaire&lt;/keyword&gt;&lt;keyword&gt;Short Form 36&lt;/keyword&gt;&lt;keyword&gt;treatment outcome&lt;/keyword&gt;&lt;keyword&gt;walking&lt;/keyword&gt;&lt;/keywords&gt;&lt;dates&gt;&lt;year&gt;2008&lt;/year&gt;&lt;/dates&gt;&lt;isbn&gt;1559-047X&amp;#xD;1559-0488&lt;/isbn&gt;&lt;urls&gt;&lt;related-urls&gt;&lt;url&gt;http://www.embase.com/search/results?subaction=viewrecord&amp;amp;from=export&amp;amp;id=L352773359&lt;/url&gt;&lt;url&gt;http://dx.doi.org/10.1097/BCR.0b013e31818ba172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31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6B8A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7214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3B01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7A81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63ACFCEE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83C8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Jonsson 1996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Jonsson&lt;/Author&gt;&lt;Year&gt;1996&lt;/Year&gt;&lt;RecNum&gt;6129&lt;/RecNum&gt;&lt;DisplayText&gt;[66]&lt;/DisplayText&gt;&lt;record&gt;&lt;rec-number&gt;6129&lt;/rec-number&gt;&lt;foreign-keys&gt;&lt;key app="EN" db-id="z5rrfs5zafs9znevw9pvtdtw2f0v0ree920z" timestamp="1476362568"&gt;6129&lt;/key&gt;&lt;/foreign-keys&gt;&lt;ref-type name="Journal Article"&gt;17&lt;/ref-type&gt;&lt;contributors&gt;&lt;authors&gt;&lt;author&gt;Jonsson, C. E. &lt;/author&gt;&lt;author&gt;Schüldt, K.&lt;/author&gt;&lt;author&gt;Linder, J. &lt;/author&gt;&lt;/authors&gt;&lt;/contributors&gt;&lt;titles&gt;&lt;title&gt;Rehabilitative, psychiatric, functional and aesthetic problems in patients treated for burn injuries--a preliminary follow-up study&lt;/title&gt;&lt;secondary-title&gt;Acta Chir Plast&lt;/secondary-title&gt;&lt;/titles&gt;&lt;periodical&gt;&lt;full-title&gt;ACTA CHIR PLAST&lt;/full-title&gt;&lt;/periodical&gt;&lt;dates&gt;&lt;year&gt;1996&lt;/year&gt;&lt;/dates&gt;&lt;urls&gt;&lt;related-urls&gt;&lt;url&gt;http://europepmc.org/abstract/med/9212484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66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8067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C551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897F1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9AA7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</w:tr>
      <w:tr w:rsidR="003363D0" w:rsidRPr="00EE0526" w14:paraId="04FA7FF3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030AA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Kildal 2002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Kildal&lt;/Author&gt;&lt;Year&gt;2002&lt;/Year&gt;&lt;RecNum&gt;2018&lt;/RecNum&gt;&lt;DisplayText&gt;[67]&lt;/DisplayText&gt;&lt;record&gt;&lt;rec-number&gt;2018&lt;/rec-number&gt;&lt;foreign-keys&gt;&lt;key app="EN" db-id="z5rrfs5zafs9znevw9pvtdtw2f0v0ree920z" timestamp="1476361700"&gt;2018&lt;/key&gt;&lt;/foreign-keys&gt;&lt;ref-type name="Journal Article"&gt;17&lt;/ref-type&gt;&lt;contributors&gt;&lt;authors&gt;&lt;author&gt;Kildal, M.&lt;/author&gt;&lt;author&gt;Andersson, G.&lt;/author&gt;&lt;author&gt;Gerdin, B.&lt;/author&gt;&lt;/authors&gt;&lt;/contributors&gt;&lt;auth-address&gt;B. Gerdin, Burn Unit, Department of Plastic Surgery, University Hospital, SE-751 85 Uppsala, Sweden&lt;/auth-address&gt;&lt;titles&gt;&lt;title&gt;Health status in Swedish burn patients - Assessment utilising three variants of the Burn Specific Health Scale&lt;/title&gt;&lt;secondary-title&gt;Burns&lt;/secondary-title&gt;&lt;/titles&gt;&lt;periodical&gt;&lt;full-title&gt;BURNS&lt;/full-title&gt;&lt;/periodical&gt;&lt;pages&gt;639-645&lt;/pages&gt;&lt;volume&gt;28&lt;/volume&gt;&lt;number&gt;7&lt;/number&gt;&lt;keywords&gt;&lt;keyword&gt;adult&lt;/keyword&gt;&lt;keyword&gt;aged&lt;/keyword&gt;&lt;keyword&gt;article&lt;/keyword&gt;&lt;keyword&gt;body surface&lt;/keyword&gt;&lt;keyword&gt;burn&lt;/keyword&gt;&lt;keyword&gt;burn specific health scale&lt;/keyword&gt;&lt;keyword&gt;controlled study&lt;/keyword&gt;&lt;keyword&gt;correlation analysis&lt;/keyword&gt;&lt;keyword&gt;female&lt;/keyword&gt;&lt;keyword&gt;health status&lt;/keyword&gt;&lt;keyword&gt;human&lt;/keyword&gt;&lt;keyword&gt;devices&lt;/keyword&gt;&lt;keyword&gt;major clinical study&lt;/keyword&gt;&lt;keyword&gt;male&lt;/keyword&gt;&lt;keyword&gt;outcomes research&lt;/keyword&gt;&lt;keyword&gt;publication&lt;/keyword&gt;&lt;keyword&gt;rating scale&lt;/keyword&gt;&lt;keyword&gt;self report&lt;/keyword&gt;&lt;keyword&gt;sex difference&lt;/keyword&gt;&lt;keyword&gt;Sweden&lt;/keyword&gt;&lt;/keywords&gt;&lt;dates&gt;&lt;year&gt;2002&lt;/year&gt;&lt;/dates&gt;&lt;isbn&gt;0305-4179&lt;/isbn&gt;&lt;urls&gt;&lt;related-urls&gt;&lt;url&gt;http://www.embase.com/search/results?subaction=viewrecord&amp;amp;from=export&amp;amp;id=L35292547&lt;/url&gt;&lt;url&gt;http://dx.doi.org/10.1016/S0305-4179(02)00111-0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67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7F3C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FE31A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80CB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C07F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4A620EB2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B525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Kildal 2004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Kildal&lt;/Author&gt;&lt;Year&gt;2004&lt;/Year&gt;&lt;RecNum&gt;1905&lt;/RecNum&gt;&lt;DisplayText&gt;[68]&lt;/DisplayText&gt;&lt;record&gt;&lt;rec-number&gt;1905&lt;/rec-number&gt;&lt;foreign-keys&gt;&lt;key app="EN" db-id="z5rrfs5zafs9znevw9pvtdtw2f0v0ree920z" timestamp="1477047079"&gt;1905&lt;/key&gt;&lt;key app="ENWeb" db-id=""&gt;0&lt;/key&gt;&lt;/foreign-keys&gt;&lt;ref-type name="Journal Article"&gt;17&lt;/ref-type&gt;&lt;contributors&gt;&lt;authors&gt;&lt;author&gt;Kildal, M.&lt;/author&gt;&lt;author&gt;Willebrand, M.&lt;/author&gt;&lt;author&gt;Andersson, G.&lt;/author&gt;&lt;author&gt;Gerdin, B.&lt;/author&gt;&lt;author&gt;Ekselius, L.&lt;/author&gt;&lt;/authors&gt;&lt;/contributors&gt;&lt;auth-address&gt;L. Ekselius, Dept. of Neuroscience, Psychiatry, University Hospital, SE-751 85 Uppsala, Sweden&lt;/auth-address&gt;&lt;titles&gt;&lt;title&gt;Personality Characteristics and Perceived Health Problems after Burn Injury&lt;/title&gt;&lt;secondary-title&gt;J Burn Care Rehabil&lt;/secondary-title&gt;&lt;/titles&gt;&lt;periodical&gt;&lt;full-title&gt;J BURN CARE REHABIL&lt;/full-title&gt;&lt;/periodical&gt;&lt;pages&gt;228-235&lt;/pages&gt;&lt;volume&gt;25&lt;/volume&gt;&lt;number&gt;3&lt;/number&gt;&lt;keywords&gt;&lt;keyword&gt;adult&lt;/keyword&gt;&lt;keyword&gt;anxiety disorder&lt;/keyword&gt;&lt;keyword&gt;article&lt;/keyword&gt;&lt;keyword&gt;body image&lt;/keyword&gt;&lt;keyword&gt;burn&lt;/keyword&gt;&lt;keyword&gt;disease predisposition&lt;/keyword&gt;&lt;keyword&gt;disease severity&lt;/keyword&gt;&lt;keyword&gt;female&lt;/keyword&gt;&lt;keyword&gt;health status&lt;/keyword&gt;&lt;keyword&gt;human&lt;/keyword&gt;&lt;keyword&gt;human relation&lt;/keyword&gt;&lt;keyword&gt;major clinical study&lt;/keyword&gt;&lt;keyword&gt;male&lt;/keyword&gt;&lt;keyword&gt;neurosis&lt;/keyword&gt;&lt;keyword&gt;outcomes research&lt;/keyword&gt;&lt;keyword&gt;personality&lt;/keyword&gt;&lt;keyword&gt;psychological aspect&lt;/keyword&gt;&lt;keyword&gt;stress&lt;/keyword&gt;&lt;/keywords&gt;&lt;dates&gt;&lt;year&gt;2004&lt;/year&gt;&lt;/dates&gt;&lt;isbn&gt;0273-8481&lt;/isbn&gt;&lt;urls&gt;&lt;related-urls&gt;&lt;url&gt;http://www.embase.com/search/results?subaction=viewrecord&amp;amp;from=export&amp;amp;id=L38637779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68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37F6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B15B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CE70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786F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6B76B7AC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A8F6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Kildal 2005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Kildal&lt;/Author&gt;&lt;Year&gt;2005&lt;/Year&gt;&lt;RecNum&gt;1837&lt;/RecNum&gt;&lt;DisplayText&gt;[69]&lt;/DisplayText&gt;&lt;record&gt;&lt;rec-number&gt;1837&lt;/rec-number&gt;&lt;foreign-keys&gt;&lt;key app="EN" db-id="z5rrfs5zafs9znevw9pvtdtw2f0v0ree920z" timestamp="1477047079"&gt;1837&lt;/key&gt;&lt;key app="ENWeb" db-id=""&gt;0&lt;/key&gt;&lt;/foreign-keys&gt;&lt;ref-type name="Journal Article"&gt;17&lt;/ref-type&gt;&lt;contributors&gt;&lt;authors&gt;&lt;author&gt;Kildal, M.&lt;/author&gt;&lt;author&gt;Willebrand, M.&lt;/author&gt;&lt;author&gt;Andersson, G.&lt;/author&gt;&lt;author&gt;Gerdin, B.&lt;/author&gt;&lt;author&gt;Ekselius, L.&lt;/author&gt;&lt;/authors&gt;&lt;/contributors&gt;&lt;auth-address&gt;M. Kildal, Dept. of Surg. Sci., Plastic Surgery, University Hospital, SE 75185 Uppsala, Sweden&lt;/auth-address&gt;&lt;titles&gt;&lt;title&gt;Coping strategies, injury characteristics and long-term outcome after burn injury&lt;/title&gt;&lt;secondary-title&gt;Injury&lt;/secondary-title&gt;&lt;/titles&gt;&lt;periodical&gt;&lt;full-title&gt;INJURY&lt;/full-title&gt;&lt;/periodical&gt;&lt;pages&gt;511-518&lt;/pages&gt;&lt;volume&gt;36&lt;/volume&gt;&lt;number&gt;4&lt;/number&gt;&lt;keywords&gt;&lt;keyword&gt;adolescent&lt;/keyword&gt;&lt;keyword&gt;adult&lt;/keyword&gt;&lt;keyword&gt;aged&lt;/keyword&gt;&lt;keyword&gt;article&lt;/keyword&gt;&lt;keyword&gt;burn&lt;/keyword&gt;&lt;keyword&gt;controlled study&lt;/keyword&gt;&lt;keyword&gt;coping behavior&lt;/keyword&gt;&lt;keyword&gt;emotion&lt;/keyword&gt;&lt;keyword&gt;female&lt;/keyword&gt;&lt;keyword&gt;functional assessment&lt;/keyword&gt;&lt;keyword&gt;health status&lt;/keyword&gt;&lt;keyword&gt;human&lt;/keyword&gt;&lt;keyword&gt;major clinical study&lt;/keyword&gt;&lt;keyword&gt;male&lt;/keyword&gt;&lt;keyword&gt;marriage&lt;/keyword&gt;&lt;keyword&gt;outcomes research&lt;/keyword&gt;&lt;keyword&gt;priority journal&lt;/keyword&gt;&lt;keyword&gt;questionnaire&lt;/keyword&gt;&lt;keyword&gt;rating scale&lt;/keyword&gt;&lt;keyword&gt;social psychology&lt;/keyword&gt;&lt;keyword&gt;social status&lt;/keyword&gt;&lt;keyword&gt;work disability&lt;/keyword&gt;&lt;/keywords&gt;&lt;dates&gt;&lt;year&gt;2005&lt;/year&gt;&lt;/dates&gt;&lt;isbn&gt;0020-1383&lt;/isbn&gt;&lt;urls&gt;&lt;related-urls&gt;&lt;url&gt;http://www.embase.com/search/results?subaction=viewrecord&amp;amp;from=export&amp;amp;id=L40332335&lt;/url&gt;&lt;url&gt;http://dx.doi.org/10.1016/j.injury.2004.06.013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69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BC92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1484A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F3EA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2C18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62D522C3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12FB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Kimmo 1998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Kimmo&lt;/Author&gt;&lt;Year&gt;1998&lt;/Year&gt;&lt;RecNum&gt;2250&lt;/RecNum&gt;&lt;DisplayText&gt;[70]&lt;/DisplayText&gt;&lt;record&gt;&lt;rec-number&gt;2250&lt;/rec-number&gt;&lt;foreign-keys&gt;&lt;key app="EN" db-id="z5rrfs5zafs9znevw9pvtdtw2f0v0ree920z" timestamp="1476361703"&gt;2250&lt;/key&gt;&lt;/foreign-keys&gt;&lt;ref-type name="Journal Article"&gt;17&lt;/ref-type&gt;&lt;contributors&gt;&lt;authors&gt;&lt;author&gt;Kimmo, T.&lt;/author&gt;&lt;author&gt;Jyrki, V.&lt;/author&gt;&lt;author&gt;Sirpa, A. S.&lt;/author&gt;&lt;/authors&gt;&lt;/contributors&gt;&lt;auth-address&gt;T. Kimmo, Department of Plastic Surgery, Burns Unit, Toolo Hospital, FIN-00260, Helsinki, Finland&lt;/auth-address&gt;&lt;titles&gt;&lt;title&gt;Health status after recovery from burn injury&lt;/title&gt;&lt;secondary-title&gt;Burns&lt;/secondary-title&gt;&lt;/titles&gt;&lt;periodical&gt;&lt;full-title&gt;BURNS&lt;/full-title&gt;&lt;/periodical&gt;&lt;pages&gt;293-298&lt;/pages&gt;&lt;volume&gt;24&lt;/volume&gt;&lt;number&gt;4&lt;/number&gt;&lt;keywords&gt;&lt;keyword&gt;adolescent&lt;/keyword&gt;&lt;keyword&gt;adult&lt;/keyword&gt;&lt;keyword&gt;aged&lt;/keyword&gt;&lt;keyword&gt;article&lt;/keyword&gt;&lt;keyword&gt;body image&lt;/keyword&gt;&lt;keyword&gt;body surface&lt;/keyword&gt;&lt;keyword&gt;burn&lt;/keyword&gt;&lt;keyword&gt;face injury&lt;/keyword&gt;&lt;keyword&gt;female&lt;/keyword&gt;&lt;keyword&gt;hand burn&lt;/keyword&gt;&lt;keyword&gt;health status&lt;/keyword&gt;&lt;keyword&gt;human&lt;/keyword&gt;&lt;keyword&gt;length of stay&lt;/keyword&gt;&lt;keyword&gt;major clinical study&lt;/keyword&gt;&lt;keyword&gt;male&lt;/keyword&gt;&lt;keyword&gt;probability&lt;/keyword&gt;&lt;keyword&gt;psychological aspect&lt;/keyword&gt;&lt;keyword&gt;sexual behavior&lt;/keyword&gt;&lt;keyword&gt;social psychology&lt;/keyword&gt;&lt;/keywords&gt;&lt;dates&gt;&lt;year&gt;1998&lt;/year&gt;&lt;/dates&gt;&lt;isbn&gt;0305-4179&lt;/isbn&gt;&lt;urls&gt;&lt;related-urls&gt;&lt;url&gt;http://www.embase.com/search/results?subaction=viewrecord&amp;amp;from=export&amp;amp;id=L28330403&lt;/url&gt;&lt;url&gt;http://dx.doi.org/10.1016/S0305-4179(98)00007-2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70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FEDB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FAA2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03D4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B270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63DFC18E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3905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Klein 2011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Klein&lt;/Author&gt;&lt;Year&gt;2011&lt;/Year&gt;&lt;RecNum&gt;1153&lt;/RecNum&gt;&lt;DisplayText&gt;[32]&lt;/DisplayText&gt;&lt;record&gt;&lt;rec-number&gt;1153&lt;/rec-number&gt;&lt;foreign-keys&gt;&lt;key app="EN" db-id="z5rrfs5zafs9znevw9pvtdtw2f0v0ree920z" timestamp="1476361692"&gt;1153&lt;/key&gt;&lt;/foreign-keys&gt;&lt;ref-type name="Journal Article"&gt;17&lt;/ref-type&gt;&lt;contributors&gt;&lt;authors&gt;&lt;author&gt;Klein, M. B.&lt;/author&gt;&lt;author&gt;Lezotte, D. C.&lt;/author&gt;&lt;author&gt;Heltshe, S.&lt;/author&gt;&lt;author&gt;Fauerbach, J.&lt;/author&gt;&lt;author&gt;Holavanahalli, R. K.&lt;/author&gt;&lt;author&gt;Rivara, F. P.&lt;/author&gt;&lt;author&gt;Pham, T.&lt;/author&gt;&lt;author&gt;Engrav, L.&lt;/author&gt;&lt;/authors&gt;&lt;/contributors&gt;&lt;auth-address&gt;M. B. Klein, Division of Plastic Surgery, Burn Center, University of Washington, Seattle, WA 98104, United States&lt;/auth-address&gt;&lt;titles&gt;&lt;title&gt;Functional and psychosocial outcomes of older adults after burn injury: Results from a multicenter database of severe burn injury&lt;/title&gt;&lt;secondary-title&gt;J Burn Care Res&lt;/secondary-title&gt;&lt;/titles&gt;&lt;periodical&gt;&lt;full-title&gt;J Burn Care Res&lt;/full-title&gt;&lt;/periodical&gt;&lt;pages&gt;66-78&lt;/pages&gt;&lt;volume&gt;32&lt;/volume&gt;&lt;number&gt;1&lt;/number&gt;&lt;keywords&gt;&lt;keyword&gt;adult&lt;/keyword&gt;&lt;keyword&gt;aged&lt;/keyword&gt;&lt;keyword&gt;article&lt;/keyword&gt;&lt;keyword&gt;Brief Symptom Inventory&lt;/keyword&gt;&lt;keyword&gt;burn&lt;/keyword&gt;&lt;keyword&gt;convalescence&lt;/keyword&gt;&lt;keyword&gt;disability&lt;/keyword&gt;&lt;keyword&gt;functional disease&lt;/keyword&gt;&lt;keyword&gt;Functional Independence Measure&lt;/keyword&gt;&lt;keyword&gt;groups by age&lt;/keyword&gt;&lt;keyword&gt;human&lt;/keyword&gt;&lt;keyword&gt;major clinical study&lt;/keyword&gt;&lt;keyword&gt;male&lt;/keyword&gt;&lt;keyword&gt;outcome assessment&lt;/keyword&gt;&lt;keyword&gt;prospective study&lt;/keyword&gt;&lt;keyword&gt;quality of life&lt;/keyword&gt;&lt;keyword&gt;Short Form 36&lt;/keyword&gt;&lt;keyword&gt;social psychology&lt;/keyword&gt;&lt;keyword&gt;stress&lt;/keyword&gt;&lt;/keywords&gt;&lt;dates&gt;&lt;year&gt;2011&lt;/year&gt;&lt;/dates&gt;&lt;isbn&gt;1559-047X&amp;#xD;1559-0488&lt;/isbn&gt;&lt;urls&gt;&lt;related-urls&gt;&lt;url&gt;http://www.embase.com/search/results?subaction=viewrecord&amp;amp;from=export&amp;amp;id=L361166948&lt;/url&gt;&lt;url&gt;http://dx.doi.org/10.1097/BCR.0b013e318203336a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32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5635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03B7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56B8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A7E6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6B55C584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14EC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Knight 2016 </w: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Knight&lt;/Author&gt;&lt;Year&gt;2017&lt;/Year&gt;&lt;RecNum&gt;6220&lt;/RecNum&gt;&lt;DisplayText&gt;[71]&lt;/DisplayText&gt;&lt;record&gt;&lt;rec-number&gt;6220&lt;/rec-number&gt;&lt;foreign-keys&gt;&lt;key app="EN" db-id="z5rrfs5zafs9znevw9pvtdtw2f0v0ree920z" timestamp="1502871797"&gt;6220&lt;/key&gt;&lt;/foreign-keys&gt;&lt;ref-type name="Journal Article"&gt;17&lt;/ref-type&gt;&lt;contributors&gt;&lt;authors&gt;&lt;author&gt;Knight, Amber&lt;/author&gt;&lt;author&gt;Wasiak, Jason&lt;/author&gt;&lt;author&gt;Salway, Jacqueline&lt;/author&gt;&lt;author&gt;O’Brien, Lisa&lt;/author&gt;&lt;/authors&gt;&lt;/contributors&gt;&lt;titles&gt;&lt;title&gt;Factors predicting health status and recovery of hand function after hand burns in the second year after hospital discharge&lt;/title&gt;&lt;secondary-title&gt;Burns&lt;/secondary-title&gt;&lt;/titles&gt;&lt;periodical&gt;&lt;full-title&gt;BURNS&lt;/full-title&gt;&lt;/periodical&gt;&lt;pages&gt;100-106&lt;/pages&gt;&lt;volume&gt;43&lt;/volume&gt;&lt;number&gt;1&lt;/number&gt;&lt;dates&gt;&lt;year&gt;2017&lt;/year&gt;&lt;/dates&gt;&lt;isbn&gt;0305-4179&lt;/isbn&gt;&lt;urls&gt;&lt;/urls&gt;&lt;/record&gt;&lt;/Cite&gt;&lt;/EndNote&gt;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71]</w: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7511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E359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BE7E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D8721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68CCB6A3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7529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Koljonen 2013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Koljonen&lt;/Author&gt;&lt;Year&gt;2013&lt;/Year&gt;&lt;RecNum&gt;721&lt;/RecNum&gt;&lt;DisplayText&gt;[51]&lt;/DisplayText&gt;&lt;record&gt;&lt;rec-number&gt;721&lt;/rec-number&gt;&lt;foreign-keys&gt;&lt;key app="EN" db-id="z5rrfs5zafs9znevw9pvtdtw2f0v0ree920z" timestamp="1476361687"&gt;721&lt;/key&gt;&lt;/foreign-keys&gt;&lt;ref-type name="Journal Article"&gt;17&lt;/ref-type&gt;&lt;contributors&gt;&lt;authors&gt;&lt;author&gt;Koljonen, V.&lt;/author&gt;&lt;author&gt;Laitila, M.&lt;/author&gt;&lt;author&gt;Sintonen, H.&lt;/author&gt;&lt;author&gt;Roine, R. P.&lt;/author&gt;&lt;/authors&gt;&lt;/contributors&gt;&lt;auth-address&gt;V. Koljonen, Department of Plastic Surgery, Helsinki University Central Hospital, Helsinki, Finland&lt;/auth-address&gt;&lt;titles&gt;&lt;title&gt;Health-related quality of life of hospitalized patients with burns - Comparison with general population and a 2-year follow-up&lt;/title&gt;&lt;secondary-title&gt;Burns&lt;/secondary-title&gt;&lt;/titles&gt;&lt;periodical&gt;&lt;full-title&gt;BURNS&lt;/full-title&gt;&lt;/periodical&gt;&lt;pages&gt;451-457&lt;/pages&gt;&lt;volume&gt;39&lt;/volume&gt;&lt;number&gt;3&lt;/number&gt;&lt;keywords&gt;&lt;keyword&gt;adolescent&lt;/keyword&gt;&lt;keyword&gt;adult&lt;/keyword&gt;&lt;keyword&gt;aged&lt;/keyword&gt;&lt;keyword&gt;article&lt;/keyword&gt;&lt;keyword&gt;burn&lt;/keyword&gt;&lt;keyword&gt;controlled study&lt;/keyword&gt;&lt;keyword&gt;daily life activity&lt;/keyword&gt;&lt;keyword&gt;female&lt;/keyword&gt;&lt;keyword&gt;follow up&lt;/keyword&gt;&lt;keyword&gt;hospital discharge&lt;/keyword&gt;&lt;keyword&gt;hospital patient&lt;/keyword&gt;&lt;keyword&gt;human&lt;/keyword&gt;&lt;keyword&gt;major clinical study&lt;/keyword&gt;&lt;keyword&gt;male&lt;/keyword&gt;&lt;keyword&gt;patient comfort&lt;/keyword&gt;&lt;keyword&gt;quality of life&lt;/keyword&gt;&lt;keyword&gt;questionnaire&lt;/keyword&gt;&lt;keyword&gt;sexual behavior&lt;/keyword&gt;&lt;keyword&gt;sleep&lt;/keyword&gt;&lt;/keywords&gt;&lt;dates&gt;&lt;year&gt;2013&lt;/year&gt;&lt;/dates&gt;&lt;isbn&gt;0305-4179&amp;#xD;1879-1409&lt;/isbn&gt;&lt;urls&gt;&lt;related-urls&gt;&lt;url&gt;http://www.embase.com/search/results?subaction=viewrecord&amp;amp;from=export&amp;amp;id=L52388563&lt;/url&gt;&lt;url&gt;http://dx.doi.org/10.1016/j.burns.2012.07.024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51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730A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28EC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C116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5781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75EF9337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7727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Koljonen 2013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Lb2xqb25lbjwvQXV0aG9yPjxZZWFyPjIwMTM8L1llYXI+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Lb2xqb25lbjwvQXV0aG9yPjxZZWFyPjIwMTM8L1llYXI+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53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F249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C454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B392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D082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7E5530AC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FA24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Leblebici 2006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Leblebici&lt;/Author&gt;&lt;Year&gt;2006&lt;/Year&gt;&lt;RecNum&gt;1694&lt;/RecNum&gt;&lt;DisplayText&gt;[72]&lt;/DisplayText&gt;&lt;record&gt;&lt;rec-number&gt;1694&lt;/rec-number&gt;&lt;foreign-keys&gt;&lt;key app="EN" db-id="z5rrfs5zafs9znevw9pvtdtw2f0v0ree920z" timestamp="1476361697"&gt;1694&lt;/key&gt;&lt;/foreign-keys&gt;&lt;ref-type name="Journal Article"&gt;17&lt;/ref-type&gt;&lt;contributors&gt;&lt;authors&gt;&lt;author&gt;Leblebici, B.&lt;/author&gt;&lt;author&gt;Adam, M.&lt;/author&gt;&lt;author&gt;Baǧiş, S.&lt;/author&gt;&lt;author&gt;Tarim, A. M.&lt;/author&gt;&lt;author&gt;Noyan, T.&lt;/author&gt;&lt;author&gt;Akman, M. N.&lt;/author&gt;&lt;author&gt;Haberal, M. A.&lt;/author&gt;&lt;/authors&gt;&lt;/contributors&gt;&lt;auth-address&gt;M.A. Haberal, Faculty of Medicine, Baskent University, Ankara, Turkey&lt;/auth-address&gt;&lt;titles&gt;&lt;title&gt;Quality of life after burn injury: The impact of joint contracture&lt;/title&gt;&lt;secondary-title&gt;J Burn Care Res&lt;/secondary-title&gt;&lt;/titles&gt;&lt;periodical&gt;&lt;full-title&gt;J Burn Care Res&lt;/full-title&gt;&lt;/periodical&gt;&lt;pages&gt;864-868&lt;/pages&gt;&lt;volume&gt;27&lt;/volume&gt;&lt;number&gt;6&lt;/number&gt;&lt;keywords&gt;&lt;keyword&gt;adult&lt;/keyword&gt;&lt;keyword&gt;age distribution&lt;/keyword&gt;&lt;keyword&gt;article&lt;/keyword&gt;&lt;keyword&gt;body surface&lt;/keyword&gt;&lt;keyword&gt;burn&lt;/keyword&gt;&lt;keyword&gt;burn contracture&lt;/keyword&gt;&lt;keyword&gt;clinical article&lt;/keyword&gt;&lt;keyword&gt;controlled study&lt;/keyword&gt;&lt;keyword&gt;female&lt;/keyword&gt;&lt;keyword&gt;functional assessment&lt;/keyword&gt;&lt;keyword&gt;health survey&lt;/keyword&gt;&lt;keyword&gt;human&lt;/keyword&gt;&lt;keyword&gt;joint contracture&lt;/keyword&gt;&lt;keyword&gt;joint mobility&lt;/keyword&gt;&lt;keyword&gt;male&lt;/keyword&gt;&lt;keyword&gt;musculoskeletal system examination&lt;/keyword&gt;&lt;keyword&gt;quality of life&lt;/keyword&gt;&lt;keyword&gt;questionnaire&lt;/keyword&gt;&lt;keyword&gt;range of motion&lt;/keyword&gt;&lt;keyword&gt;rating scale&lt;/keyword&gt;&lt;keyword&gt;scoring system&lt;/keyword&gt;&lt;keyword&gt;sex ratio&lt;/keyword&gt;&lt;keyword&gt;Short Form 36&lt;/keyword&gt;&lt;keyword&gt;statistical significance&lt;/keyword&gt;&lt;/keywords&gt;&lt;dates&gt;&lt;year&gt;2006&lt;/year&gt;&lt;/dates&gt;&lt;isbn&gt;1559-047X&amp;#xD;1559-0488&lt;/isbn&gt;&lt;urls&gt;&lt;related-urls&gt;&lt;url&gt;http://www.embase.com/search/results?subaction=viewrecord&amp;amp;from=export&amp;amp;id=L44715328&lt;/url&gt;&lt;url&gt;http://dx.doi.org/10.1097/01.BCR.0000245652.26648.36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72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0B2CA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7D00A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50C9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1BBFA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5C7670DB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921E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lastRenderedPageBreak/>
              <w:t xml:space="preserve">Li 2014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MaTwvQXV0aG9yPjxZZWFyPjIwMTQ8L1llYXI+PFJlY051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MaTwvQXV0aG9yPjxZZWFyPjIwMTQ8L1llYXI+PFJlY051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73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7936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FD95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204E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1BB2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37058DE8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474A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Ling-Juan 2012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MaW5nLUp1YW48L0F1dGhvcj48WWVhcj4yMDEyPC9ZZWFy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MaW5nLUp1YW48L0F1dGhvcj48WWVhcj4yMDEyPC9ZZWFy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107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BDE2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6031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248E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47A5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2D22D737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1C94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sz w:val="20"/>
                <w:szCs w:val="20"/>
                <w:lang w:val="en-GB" w:eastAsia="nl-NL"/>
              </w:rPr>
            </w:pPr>
            <w:r w:rsidRPr="00EE0526">
              <w:rPr>
                <w:rFonts w:eastAsia="Times New Roman" w:cs="Arial"/>
                <w:sz w:val="20"/>
                <w:szCs w:val="20"/>
                <w:lang w:val="en-GB" w:eastAsia="nl-NL"/>
              </w:rPr>
              <w:t xml:space="preserve">Low 2012 </w: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begin">
                <w:fldData xml:space="preserve">PEVuZE5vdGU+PENpdGU+PEF1dGhvcj5Mb3c8L0F1dGhvcj48WWVhcj4yMDEyPC9ZZWFyPjxSZWNO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</w:fldData>
              </w:fldChar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fldChar w:fldCharType="begin">
                <w:fldData xml:space="preserve">PEVuZE5vdGU+PENpdGU+PEF1dGhvcj5Mb3c8L0F1dGhvcj48WWVhcj4yMDEyPC9ZZWFyPjxSZWNO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</w:fldData>
              </w:fldChar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separate"/>
            </w:r>
            <w:r w:rsidRPr="000D1A85">
              <w:rPr>
                <w:rFonts w:eastAsia="Times New Roman" w:cs="Arial"/>
                <w:noProof/>
                <w:sz w:val="20"/>
                <w:szCs w:val="20"/>
                <w:lang w:val="en-US" w:eastAsia="nl-NL"/>
              </w:rPr>
              <w:t>[74]</w: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2C9D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6D18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09191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D2EA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563010B0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A7351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Mazharinia 2007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Mazharinia&lt;/Author&gt;&lt;Year&gt;2007&lt;/Year&gt;&lt;RecNum&gt;6185&lt;/RecNum&gt;&lt;DisplayText&gt;[75]&lt;/DisplayText&gt;&lt;record&gt;&lt;rec-number&gt;6185&lt;/rec-number&gt;&lt;foreign-keys&gt;&lt;key app="EN" db-id="z5rrfs5zafs9znevw9pvtdtw2f0v0ree920z" timestamp="1477569156"&gt;6185&lt;/key&gt;&lt;/foreign-keys&gt;&lt;ref-type name="Journal Article"&gt;17&lt;/ref-type&gt;&lt;contributors&gt;&lt;authors&gt;&lt;author&gt;Mazharinia, N.&lt;/author&gt;&lt;author&gt;Aghaei, S.&lt;/author&gt;&lt;author&gt;Shayan, Z.&lt;/author&gt;&lt;/authors&gt;&lt;/contributors&gt;&lt;auth-address&gt;S. Aghaei, Department of Dermatology, Jahrom Medical School, Jahrom, Iran&lt;/auth-address&gt;&lt;titles&gt;&lt;title&gt;Dermatology life quality index (DLQI) scores in burn victims after revival&lt;/title&gt;&lt;secondary-title&gt;J Burn Care Res&lt;/secondary-title&gt;&lt;/titles&gt;&lt;periodical&gt;&lt;full-title&gt;J Burn Care Res&lt;/full-title&gt;&lt;/periodical&gt;&lt;pages&gt;312-317&lt;/pages&gt;&lt;volume&gt;28&lt;/volume&gt;&lt;number&gt;2&lt;/number&gt;&lt;keywords&gt;&lt;keyword&gt;adolescent&lt;/keyword&gt;&lt;keyword&gt;adult&lt;/keyword&gt;&lt;keyword&gt;article&lt;/keyword&gt;&lt;keyword&gt;burn&lt;/keyword&gt;&lt;keyword&gt;burn patient&lt;/keyword&gt;&lt;keyword&gt;burn scar&lt;/keyword&gt;&lt;keyword&gt;controlled study&lt;/keyword&gt;&lt;keyword&gt;demography&lt;/keyword&gt;&lt;keyword&gt;Dermatology Life Quality Index&lt;/keyword&gt;&lt;keyword&gt;disease severity&lt;/keyword&gt;&lt;keyword&gt;female&lt;/keyword&gt;&lt;keyword&gt;groups by age&lt;/keyword&gt;&lt;keyword&gt;human&lt;/keyword&gt;&lt;keyword&gt;Iran&lt;/keyword&gt;&lt;keyword&gt;major clinical study&lt;/keyword&gt;&lt;keyword&gt;male&lt;/keyword&gt;&lt;keyword&gt;quality of life&lt;/keyword&gt;&lt;keyword&gt;quality of life index&lt;/keyword&gt;&lt;keyword&gt;questionnaire&lt;/keyword&gt;&lt;keyword&gt;reliability&lt;/keyword&gt;&lt;keyword&gt;scoring system&lt;/keyword&gt;&lt;keyword&gt;self concept&lt;/keyword&gt;&lt;keyword&gt;sex difference&lt;/keyword&gt;&lt;keyword&gt;statistical analysis&lt;/keyword&gt;&lt;keyword&gt;validation process&lt;/keyword&gt;&lt;keyword&gt;validity&lt;/keyword&gt;&lt;keyword&gt;vitiligo&lt;/keyword&gt;&lt;/keywords&gt;&lt;dates&gt;&lt;year&gt;2007&lt;/year&gt;&lt;/dates&gt;&lt;isbn&gt;1559-047X&amp;#xD;1559-0488&lt;/isbn&gt;&lt;urls&gt;&lt;related-urls&gt;&lt;url&gt;http://www.embase.com/search/results?subaction=viewrecord&amp;amp;from=export&amp;amp;id=L46411571&lt;/url&gt;&lt;url&gt;http://dx.doi.org/10.1097/BCR.0B013E318031A151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75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BB01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EE67A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CAFC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0873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484D6960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D034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Meirte 2016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Meirte&lt;/Author&gt;&lt;Year&gt;2017&lt;/Year&gt;&lt;RecNum&gt;6221&lt;/RecNum&gt;&lt;DisplayText&gt;[76]&lt;/DisplayText&gt;&lt;record&gt;&lt;rec-number&gt;6221&lt;/rec-number&gt;&lt;foreign-keys&gt;&lt;key app="EN" db-id="z5rrfs5zafs9znevw9pvtdtw2f0v0ree920z" timestamp="1502871999"&gt;6221&lt;/key&gt;&lt;/foreign-keys&gt;&lt;ref-type name="Journal Article"&gt;17&lt;/ref-type&gt;&lt;contributors&gt;&lt;authors&gt;&lt;author&gt;Meirte, Jill&lt;/author&gt;&lt;author&gt;Van Daele, Ulrike&lt;/author&gt;&lt;author&gt;Maertens, Koen&lt;/author&gt;&lt;author&gt;Moortgat, Peter&lt;/author&gt;&lt;author&gt;Deleus, Rudi&lt;/author&gt;&lt;author&gt;Van Loey, Nancy E&lt;/author&gt;&lt;/authors&gt;&lt;/contributors&gt;&lt;titles&gt;&lt;title&gt;Convergent and discriminant validity of quality of life measures used in burn populations&lt;/title&gt;&lt;secondary-title&gt;Burns&lt;/secondary-title&gt;&lt;/titles&gt;&lt;periodical&gt;&lt;full-title&gt;BURNS&lt;/full-title&gt;&lt;/periodical&gt;&lt;pages&gt;84-92&lt;/pages&gt;&lt;volume&gt;43&lt;/volume&gt;&lt;number&gt;1&lt;/number&gt;&lt;dates&gt;&lt;year&gt;2017&lt;/year&gt;&lt;/dates&gt;&lt;isbn&gt;0305-4179&lt;/isbn&gt;&lt;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76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2D43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428A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7A2DA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F2A1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5E3C2F82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D05F3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val="en-GB"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val="en-GB" w:eastAsia="nl-NL"/>
              </w:rPr>
              <w:t xml:space="preserve">Miller 2013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Miller&lt;/Author&gt;&lt;Year&gt;2013&lt;/Year&gt;&lt;RecNum&gt;823&lt;/RecNum&gt;&lt;DisplayText&gt;[15]&lt;/DisplayText&gt;&lt;record&gt;&lt;rec-number&gt;823&lt;/rec-number&gt;&lt;foreign-keys&gt;&lt;key app="EN" db-id="z5rrfs5zafs9znevw9pvtdtw2f0v0ree920z" timestamp="1476361688"&gt;823&lt;/key&gt;&lt;/foreign-keys&gt;&lt;ref-type name="Journal Article"&gt;17&lt;/ref-type&gt;&lt;contributors&gt;&lt;authors&gt;&lt;author&gt;Miller, T.&lt;/author&gt;&lt;author&gt;Bhattacharya, S.&lt;/author&gt;&lt;author&gt;Zamula, W.&lt;/author&gt;&lt;author&gt;Lezotte, D.&lt;/author&gt;&lt;author&gt;Kowalske, K.&lt;/author&gt;&lt;author&gt;Herndon, D.&lt;/author&gt;&lt;author&gt;Fauerbach, J.&lt;/author&gt;&lt;author&gt;Engrav, L.&lt;/author&gt;&lt;/authors&gt;&lt;/contributors&gt;&lt;auth-address&gt;T. Miller&lt;/auth-address&gt;&lt;titles&gt;&lt;title&gt;Quality-of-life loss of people admitted to burn centers, United States&lt;/title&gt;&lt;secondary-title&gt;Qual Life Res&lt;/secondary-title&gt;&lt;/titles&gt;&lt;periodical&gt;&lt;full-title&gt;Qual Life Res&lt;/full-title&gt;&lt;/periodical&gt;&lt;pages&gt;2293-2305&lt;/pages&gt;&lt;volume&gt;22&lt;/volume&gt;&lt;number&gt;9&lt;/number&gt;&lt;keywords&gt;&lt;keyword&gt;adult&lt;/keyword&gt;&lt;keyword&gt;article&lt;/keyword&gt;&lt;keyword&gt;burn&lt;/keyword&gt;&lt;keyword&gt;burn unit&lt;/keyword&gt;&lt;keyword&gt;child&lt;/keyword&gt;&lt;keyword&gt;female&lt;/keyword&gt;&lt;keyword&gt;hospitalization&lt;/keyword&gt;&lt;keyword&gt;human&lt;/keyword&gt;&lt;keyword&gt;pathophysiology&lt;/keyword&gt;&lt;keyword&gt;quality adjusted life year&lt;/keyword&gt;&lt;keyword&gt;quality of life&lt;/keyword&gt;&lt;keyword&gt;questionnaire&lt;/keyword&gt;&lt;keyword&gt;retrospective study&lt;/keyword&gt;&lt;keyword&gt;statistics&lt;/keyword&gt;&lt;keyword&gt;survivor&lt;/keyword&gt;&lt;keyword&gt;time&lt;/keyword&gt;&lt;keyword&gt;United States&lt;/keyword&gt;&lt;/keywords&gt;&lt;dates&gt;&lt;year&gt;2013&lt;/year&gt;&lt;/dates&gt;&lt;isbn&gt;1573-2649&lt;/isbn&gt;&lt;urls&gt;&lt;related-urls&gt;&lt;url&gt;http://www.embase.com/search/results?subaction=viewrecord&amp;amp;from=export&amp;amp;id=L563069979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 w:rsidRPr="000D1A85">
              <w:rPr>
                <w:rFonts w:eastAsia="Times New Roman" w:cs="Arial"/>
                <w:noProof/>
                <w:color w:val="000000"/>
                <w:sz w:val="20"/>
                <w:szCs w:val="20"/>
                <w:lang w:val="en-US" w:eastAsia="nl-NL"/>
              </w:rPr>
              <w:t>[15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29F6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ABA2A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4C57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8F2E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3D6C5C55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F77E0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t>Moi 2003</w: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instrText xml:space="preserve"> ADDIN EN.CITE &lt;EndNote&gt;&lt;Cite&gt;&lt;Author&gt;Moi&lt;/Author&gt;&lt;Year&gt;2003&lt;/Year&gt;&lt;RecNum&gt;1949&lt;/RecNum&gt;&lt;DisplayText&gt;[78]&lt;/DisplayText&gt;&lt;record&gt;&lt;rec-number&gt;1949&lt;/rec-number&gt;&lt;foreign-keys&gt;&lt;key app="EN" db-id="z5rrfs5zafs9znevw9pvtdtw2f0v0ree920z" timestamp="1476361700"&gt;1949&lt;/key&gt;&lt;/foreign-keys&gt;&lt;ref-type name="Journal Article"&gt;17&lt;/ref-type&gt;&lt;contributors&gt;&lt;authors&gt;&lt;author&gt;Moi, A. L.&lt;/author&gt;&lt;author&gt;Wentzel-Larsen, T.&lt;/author&gt;&lt;author&gt;Salemark, L.&lt;/author&gt;&lt;author&gt;Hanestad, B.&lt;/author&gt;&lt;/authors&gt;&lt;/contributors&gt;&lt;auth-address&gt;A.L. Moi, Department of Plastic Surgery, Burn Center, Haukeland University Hospital, N-5021 Bergen, Norway&lt;/auth-address&gt;&lt;titles&gt;&lt;title&gt;Erratum: Validation of a Norwegian version of the Burn Specific Health Scale (Burns (2003) 29: 6 (563-570))&lt;/title&gt;&lt;secondary-title&gt;Burns&lt;/secondary-title&gt;&lt;/titles&gt;&lt;periodical&gt;&lt;full-title&gt;BURNS&lt;/full-title&gt;&lt;/periodical&gt;&lt;pages&gt;872-873&lt;/pages&gt;&lt;volume&gt;29&lt;/volume&gt;&lt;number&gt;8&lt;/number&gt;&lt;keywords&gt;&lt;keyword&gt;erratum&lt;/keyword&gt;&lt;keyword&gt;retracted article&lt;/keyword&gt;&lt;/keywords&gt;&lt;dates&gt;&lt;year&gt;2003&lt;/year&gt;&lt;/dates&gt;&lt;isbn&gt;0305-4179&lt;/isbn&gt;&lt;urls&gt;&lt;related-urls&gt;&lt;url&gt;http://www.embase.com/search/results?subaction=viewrecord&amp;amp;from=export&amp;amp;id=L37433932&lt;/url&gt;&lt;url&gt;http://dx.doi.org/10.1016/j.burns.2003.08.002&lt;/url&gt;&lt;/related-urls&gt;&lt;/urls&gt;&lt;/record&gt;&lt;/Cite&gt;&lt;/EndNote&gt;</w:instrTex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sz w:val="20"/>
                <w:szCs w:val="20"/>
                <w:lang w:eastAsia="nl-NL"/>
              </w:rPr>
              <w:t>[78]</w: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A5FF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0013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A575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59AB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7FFA9733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1EEF2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t xml:space="preserve">Moi 2006 </w: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begin">
                <w:fldData xml:space="preserve">PEVuZE5vdGU+PENpdGU+PEF1dGhvcj5Nb2k8L0F1dGhvcj48WWVhcj4yMDA2PC9ZZWFyPjxSZWNO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=
</w:fldData>
              </w:fldChar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fldChar w:fldCharType="begin">
                <w:fldData xml:space="preserve">PEVuZE5vdGU+PENpdGU+PEF1dGhvcj5Nb2k8L0F1dGhvcj48WWVhcj4yMDA2PC9ZZWFyPjxSZWNO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=
</w:fldData>
              </w:fldChar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sz w:val="20"/>
                <w:szCs w:val="20"/>
                <w:lang w:eastAsia="nl-NL"/>
              </w:rPr>
              <w:t>[80]</w: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9F74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00A2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34C3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F660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16796CD3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76C3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t xml:space="preserve">Moi 2007 </w: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instrText xml:space="preserve"> ADDIN EN.CITE &lt;EndNote&gt;&lt;Cite&gt;&lt;Author&gt;Moi&lt;/Author&gt;&lt;Year&gt;2007&lt;/Year&gt;&lt;RecNum&gt;1659&lt;/RecNum&gt;&lt;DisplayText&gt;[79]&lt;/DisplayText&gt;&lt;record&gt;&lt;rec-number&gt;1659&lt;/rec-number&gt;&lt;foreign-keys&gt;&lt;key app="EN" db-id="z5rrfs5zafs9znevw9pvtdtw2f0v0ree920z" timestamp="1476361697"&gt;1659&lt;/key&gt;&lt;/foreign-keys&gt;&lt;ref-type name="Journal Article"&gt;17&lt;/ref-type&gt;&lt;contributors&gt;&lt;authors&gt;&lt;author&gt;Moi, A. L.&lt;/author&gt;&lt;author&gt;Wentzel-Larsen, T.&lt;/author&gt;&lt;author&gt;Salemark, L.&lt;/author&gt;&lt;author&gt;Hanestad, B. R.&lt;/author&gt;&lt;/authors&gt;&lt;/contributors&gt;&lt;auth-address&gt;A.L. Moi, Section of Nursing Science, Department of Public Health and Primary Health Care, University of Bergen, N-5018 Bergen, Norway&lt;/auth-address&gt;&lt;titles&gt;&lt;title&gt;Long-term risk factors for impaired burn-specific health and unemployment in patients with thermal injury&lt;/title&gt;&lt;secondary-title&gt;Burns&lt;/secondary-title&gt;&lt;/titles&gt;&lt;periodical&gt;&lt;full-title&gt;BURNS&lt;/full-title&gt;&lt;/periodical&gt;&lt;pages&gt;37-45&lt;/pages&gt;&lt;volume&gt;33&lt;/volume&gt;&lt;number&gt;1&lt;/number&gt;&lt;keywords&gt;&lt;keyword&gt;adult&lt;/keyword&gt;&lt;keyword&gt;article&lt;/keyword&gt;&lt;keyword&gt;body surface&lt;/keyword&gt;&lt;keyword&gt;chronic pain&lt;/keyword&gt;&lt;keyword&gt;controlled study&lt;/keyword&gt;&lt;keyword&gt;demography&lt;/keyword&gt;&lt;keyword&gt;female&lt;/keyword&gt;&lt;keyword&gt;health status&lt;/keyword&gt;&lt;keyword&gt;human&lt;/keyword&gt;&lt;keyword&gt;length of stay&lt;/keyword&gt;&lt;keyword&gt;major clinical study&lt;/keyword&gt;&lt;keyword&gt;male&lt;/keyword&gt;&lt;keyword&gt;mental disease&lt;/keyword&gt;&lt;keyword&gt;morbidity&lt;/keyword&gt;&lt;keyword&gt;patient assessment&lt;/keyword&gt;&lt;keyword&gt;questionnaire&lt;/keyword&gt;&lt;keyword&gt;rating scale&lt;/keyword&gt;&lt;keyword&gt;regression analysis&lt;/keyword&gt;&lt;keyword&gt;risk factor&lt;/keyword&gt;&lt;keyword&gt;scoring system&lt;/keyword&gt;&lt;keyword&gt;skin injury&lt;/keyword&gt;&lt;keyword&gt;thermal injury&lt;/keyword&gt;&lt;keyword&gt;unemployment&lt;/keyword&gt;&lt;keyword&gt;work&lt;/keyword&gt;&lt;/keywords&gt;&lt;dates&gt;&lt;year&gt;2007&lt;/year&gt;&lt;/dates&gt;&lt;isbn&gt;0305-4179&lt;/isbn&gt;&lt;urls&gt;&lt;related-urls&gt;&lt;url&gt;http://www.embase.com/search/results?subaction=viewrecord&amp;amp;from=export&amp;amp;id=L46073453&lt;/url&gt;&lt;url&gt;http://dx.doi.org/10.1016/j.burns.2006.06.002&lt;/url&gt;&lt;/related-urls&gt;&lt;/urls&gt;&lt;/record&gt;&lt;/Cite&gt;&lt;/EndNote&gt;</w:instrTex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sz w:val="20"/>
                <w:szCs w:val="20"/>
                <w:lang w:eastAsia="nl-NL"/>
              </w:rPr>
              <w:t>[79]</w: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09C4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93A0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2C76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967A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5F6DE9B1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08C5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t xml:space="preserve">Moi 2012 </w: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instrText xml:space="preserve"> ADDIN EN.CITE &lt;EndNote&gt;&lt;Cite&gt;&lt;Author&gt;Moi&lt;/Author&gt;&lt;Year&gt;2012&lt;/Year&gt;&lt;RecNum&gt;837&lt;/RecNum&gt;&lt;DisplayText&gt;[77]&lt;/DisplayText&gt;&lt;record&gt;&lt;rec-number&gt;837&lt;/rec-number&gt;&lt;foreign-keys&gt;&lt;key app="EN" db-id="z5rrfs5zafs9znevw9pvtdtw2f0v0ree920z" timestamp="1476361689"&gt;837&lt;/key&gt;&lt;/foreign-keys&gt;&lt;ref-type name="Journal Article"&gt;17&lt;/ref-type&gt;&lt;contributors&gt;&lt;authors&gt;&lt;author&gt;Moi, A. L.&lt;/author&gt;&lt;author&gt;Nilsen, R. M.&lt;/author&gt;&lt;/authors&gt;&lt;/contributors&gt;&lt;auth-address&gt;A.L. Moi, Department of Nursing, Faculty of Health and Social Sciences, Bergen University College, N-5009 Bergen, Norway&lt;/auth-address&gt;&lt;titles&gt;&lt;title&gt;Pathways leading to self-perceived general health and overall quality of life in burned adults&lt;/title&gt;&lt;secondary-title&gt;Burns&lt;/secondary-title&gt;&lt;/titles&gt;&lt;periodical&gt;&lt;full-title&gt;BURNS&lt;/full-title&gt;&lt;/periodical&gt;&lt;pages&gt;1157-1164&lt;/pages&gt;&lt;volume&gt;38&lt;/volume&gt;&lt;number&gt;8&lt;/number&gt;&lt;keywords&gt;&lt;keyword&gt;adult&lt;/keyword&gt;&lt;keyword&gt;article&lt;/keyword&gt;&lt;keyword&gt;attitude to health&lt;/keyword&gt;&lt;keyword&gt;burn&lt;/keyword&gt;&lt;keyword&gt;burn patient&lt;/keyword&gt;&lt;keyword&gt;demography&lt;/keyword&gt;&lt;keyword&gt;emotion&lt;/keyword&gt;&lt;keyword&gt;female&lt;/keyword&gt;&lt;keyword&gt;health status&lt;/keyword&gt;&lt;keyword&gt;human&lt;/keyword&gt;&lt;keyword&gt;major clinical study&lt;/keyword&gt;&lt;keyword&gt;male&lt;/keyword&gt;&lt;keyword&gt;mental health&lt;/keyword&gt;&lt;keyword&gt;pain&lt;/keyword&gt;&lt;keyword&gt;patient attitude&lt;/keyword&gt;&lt;keyword&gt;quality of life&lt;/keyword&gt;&lt;keyword&gt;Short Form 36&lt;/keyword&gt;&lt;keyword&gt;social interaction&lt;/keyword&gt;&lt;/keywords&gt;&lt;dates&gt;&lt;year&gt;2012&lt;/year&gt;&lt;/dates&gt;&lt;isbn&gt;0305-4179&amp;#xD;1879-1409&lt;/isbn&gt;&lt;urls&gt;&lt;related-urls&gt;&lt;url&gt;http://www.embase.com/search/results?subaction=viewrecord&amp;amp;from=export&amp;amp;id=L52078849&lt;/url&gt;&lt;url&gt;http://dx.doi.org/10.1016/j.burns.2012.05.004&lt;/url&gt;&lt;/related-urls&gt;&lt;/urls&gt;&lt;/record&gt;&lt;/Cite&gt;&lt;/EndNote&gt;</w:instrTex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sz w:val="20"/>
                <w:szCs w:val="20"/>
                <w:lang w:eastAsia="nl-NL"/>
              </w:rPr>
              <w:t>[77]</w: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45CC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7946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5457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64DA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3053074E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B05F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sz w:val="20"/>
                <w:szCs w:val="20"/>
                <w:lang w:val="en-GB" w:eastAsia="nl-NL"/>
              </w:rPr>
            </w:pPr>
            <w:r w:rsidRPr="00EE0526">
              <w:rPr>
                <w:rFonts w:eastAsia="Times New Roman" w:cs="Arial"/>
                <w:sz w:val="20"/>
                <w:szCs w:val="20"/>
                <w:lang w:val="en-GB" w:eastAsia="nl-NL"/>
              </w:rPr>
              <w:t xml:space="preserve">Mulay 2015 </w: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instrText xml:space="preserve"> ADDIN EN.CITE &lt;EndNote&gt;&lt;Cite&gt;&lt;Author&gt;Mulay&lt;/Author&gt;&lt;Year&gt;2015&lt;/Year&gt;&lt;RecNum&gt;207&lt;/RecNum&gt;&lt;DisplayText&gt;[81]&lt;/DisplayText&gt;&lt;record&gt;&lt;rec-number&gt;207&lt;/rec-number&gt;&lt;foreign-keys&gt;&lt;key app="EN" db-id="z5rrfs5zafs9znevw9pvtdtw2f0v0ree920z" timestamp="1476361682"&gt;207&lt;/key&gt;&lt;/foreign-keys&gt;&lt;ref-type name="Journal Article"&gt;17&lt;/ref-type&gt;&lt;contributors&gt;&lt;authors&gt;&lt;author&gt;Mulay, A. M.&lt;/author&gt;&lt;author&gt;Ahuja, A.&lt;/author&gt;&lt;author&gt;Ahuja, R. B.&lt;/author&gt;&lt;/authors&gt;&lt;/contributors&gt;&lt;auth-address&gt;R.B. Ahuja, Department of Burns and Plastic Surgery, LokNayak Hospital, Assoct. Maulana Azad Medical College, New Delhi, India&lt;/auth-address&gt;&lt;titles&gt;&lt;title&gt;Modification, cultural adaptation and validation of burn specific health scale-brief (BSHS-B) for Hindi speaking population&lt;/title&gt;&lt;secondary-title&gt;Burns&lt;/secondary-title&gt;&lt;/titles&gt;&lt;periodical&gt;&lt;full-title&gt;BURNS&lt;/full-title&gt;&lt;/periodical&gt;&lt;pages&gt;1543-1549&lt;/pages&gt;&lt;volume&gt;41&lt;/volume&gt;&lt;number&gt;7&lt;/number&gt;&lt;keywords&gt;&lt;keyword&gt;adult&lt;/keyword&gt;&lt;keyword&gt;article&lt;/keyword&gt;&lt;keyword&gt;assessment of humans&lt;/keyword&gt;&lt;keyword&gt;burn&lt;/keyword&gt;&lt;keyword&gt;burn specific health scale brief&lt;/keyword&gt;&lt;keyword&gt;clinical article&lt;/keyword&gt;&lt;keyword&gt;controlled study&lt;/keyword&gt;&lt;keyword&gt;cultural anthropology&lt;/keyword&gt;&lt;keyword&gt;discriminant validity&lt;/keyword&gt;&lt;keyword&gt;economic aspect&lt;/keyword&gt;&lt;keyword&gt;family&lt;/keyword&gt;&lt;keyword&gt;female&lt;/keyword&gt;&lt;keyword&gt;heat sensitivity&lt;/keyword&gt;&lt;keyword&gt;human&lt;/keyword&gt;&lt;keyword&gt;income&lt;/keyword&gt;&lt;keyword&gt;India&lt;/keyword&gt;&lt;keyword&gt;internal consistency&lt;/keyword&gt;&lt;keyword&gt;male&lt;/keyword&gt;&lt;keyword&gt;mobilization&lt;/keyword&gt;&lt;keyword&gt;pruritus&lt;/keyword&gt;&lt;keyword&gt;quality of life&lt;/keyword&gt;&lt;keyword&gt;skin sensitivity&lt;/keyword&gt;&lt;keyword&gt;social adaptation&lt;/keyword&gt;&lt;keyword&gt;validation study&lt;/keyword&gt;&lt;keyword&gt;wound healing&lt;/keyword&gt;&lt;/keywords&gt;&lt;dates&gt;&lt;year&gt;2015&lt;/year&gt;&lt;/dates&gt;&lt;isbn&gt;1879-1409&amp;#xD;0305-4179&lt;/isbn&gt;&lt;urls&gt;&lt;related-urls&gt;&lt;url&gt;http://www.embase.com/search/results?subaction=viewrecord&amp;amp;from=export&amp;amp;id=L604749053&lt;/url&gt;&lt;url&gt;http://dx.doi.org/10.1016/j.burns.2015.05.008&lt;/url&gt;&lt;/related-urls&gt;&lt;/urls&gt;&lt;/record&gt;&lt;/Cite&gt;&lt;/EndNote&gt;</w:instrTex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separate"/>
            </w:r>
            <w:r w:rsidRPr="000D1A85">
              <w:rPr>
                <w:rFonts w:eastAsia="Times New Roman" w:cs="Arial"/>
                <w:noProof/>
                <w:sz w:val="20"/>
                <w:szCs w:val="20"/>
                <w:lang w:val="en-US" w:eastAsia="nl-NL"/>
              </w:rPr>
              <w:t>[81]</w: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0A65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9B6F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BE78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E3E2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331B8C53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C0A7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Müller 2015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Nw7xsbGVyPC9BdXRob3I+PFllYXI+MjAxNTwvWWVhcj48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=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Nw7xsbGVyPC9BdXRob3I+PFllYXI+MjAxNTwvWWVhcj48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=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82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A238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13FE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DE05A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4CF8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4132A9FC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30AC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Munster 1996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Munster&lt;/Author&gt;&lt;Year&gt;1996&lt;/Year&gt;&lt;RecNum&gt;2313&lt;/RecNum&gt;&lt;DisplayText&gt;[20]&lt;/DisplayText&gt;&lt;record&gt;&lt;rec-number&gt;2313&lt;/rec-number&gt;&lt;foreign-keys&gt;&lt;key app="EN" db-id="z5rrfs5zafs9znevw9pvtdtw2f0v0ree920z" timestamp="1476361703"&gt;2313&lt;/key&gt;&lt;/foreign-keys&gt;&lt;ref-type name="Journal Article"&gt;17&lt;/ref-type&gt;&lt;contributors&gt;&lt;authors&gt;&lt;author&gt;Munster, A. M.&lt;/author&gt;&lt;author&gt;Fauerbach, J. A.&lt;/author&gt;&lt;author&gt;Lawrence, J.&lt;/author&gt;&lt;/authors&gt;&lt;/contributors&gt;&lt;auth-address&gt;A.M. Munster, Baltimore Regional Burn Center, Johns Hopkins Bayview Medical Center, Baltimore, MD 21224, United States&lt;/auth-address&gt;&lt;titles&gt;&lt;title&gt;Development and utilization of a psychometric instrument for measuring quality of life in burn patients, 1976 to 1996&lt;/title&gt;&lt;secondary-title&gt;Acta Chir Plast&lt;/secondary-title&gt;&lt;/titles&gt;&lt;periodical&gt;&lt;full-title&gt;ACTA CHIR PLAST&lt;/full-title&gt;&lt;/periodical&gt;&lt;pages&gt;128-131&lt;/pages&gt;&lt;volume&gt;38&lt;/volume&gt;&lt;number&gt;4&lt;/number&gt;&lt;keywords&gt;&lt;keyword&gt;article&lt;/keyword&gt;&lt;keyword&gt;burn&lt;/keyword&gt;&lt;keyword&gt;daily life activity&lt;/keyword&gt;&lt;keyword&gt;depression&lt;/keyword&gt;&lt;keyword&gt;education&lt;/keyword&gt;&lt;keyword&gt;health status&lt;/keyword&gt;&lt;keyword&gt;human&lt;/keyword&gt;&lt;keyword&gt;psychometry&lt;/keyword&gt;&lt;keyword&gt;quality of life&lt;/keyword&gt;&lt;keyword&gt;rating scale&lt;/keyword&gt;&lt;keyword&gt;work resumption&lt;/keyword&gt;&lt;/keywords&gt;&lt;dates&gt;&lt;year&gt;1996&lt;/year&gt;&lt;/dates&gt;&lt;isbn&gt;0323-0414&lt;/isbn&gt;&lt;urls&gt;&lt;related-urls&gt;&lt;url&gt;http://www.embase.com/search/results?subaction=viewrecord&amp;amp;from=export&amp;amp;id=L27032774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20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1E1E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3C0F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FAFF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E223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</w:tr>
      <w:tr w:rsidR="003363D0" w:rsidRPr="00EE0526" w14:paraId="0F3FE9D2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00FD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val="en-GB"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val="en-GB" w:eastAsia="nl-NL"/>
              </w:rPr>
              <w:t xml:space="preserve">Murphy 2015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NdXJwaHk8L0F1dGhvcj48WWVhcj4yMDE1PC9ZZWFyPjxS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NdXJwaHk8L0F1dGhvcj48WWVhcj4yMDE1PC9ZZWFyPjxS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 w:rsidRPr="000D1A85">
              <w:rPr>
                <w:rFonts w:eastAsia="Times New Roman" w:cs="Arial"/>
                <w:noProof/>
                <w:color w:val="000000"/>
                <w:sz w:val="20"/>
                <w:szCs w:val="20"/>
                <w:lang w:val="en-US" w:eastAsia="nl-NL"/>
              </w:rPr>
              <w:t>[83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DCA5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8F7E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C040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384F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7A928D3A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9CFB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Niţescu 2012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Niţescu&lt;/Author&gt;&lt;Year&gt;2012&lt;/Year&gt;&lt;RecNum&gt;836&lt;/RecNum&gt;&lt;DisplayText&gt;[33]&lt;/DisplayText&gt;&lt;record&gt;&lt;rec-number&gt;836&lt;/rec-number&gt;&lt;foreign-keys&gt;&lt;key app="EN" db-id="z5rrfs5zafs9znevw9pvtdtw2f0v0ree920z" timestamp="1476361689"&gt;836&lt;/key&gt;&lt;/foreign-keys&gt;&lt;ref-type name="Journal Article"&gt;17&lt;/ref-type&gt;&lt;contributors&gt;&lt;authors&gt;&lt;author&gt;Niţescu, C.&lt;/author&gt;&lt;author&gt;Calotǎ, D. R.&lt;/author&gt;&lt;author&gt;Stǎncioiu, T. A.&lt;/author&gt;&lt;author&gt;Marinescu, S. A.&lt;/author&gt;&lt;author&gt;Florescu, I. P.&lt;/author&gt;&lt;author&gt;Lascǎr, I.&lt;/author&gt;&lt;/authors&gt;&lt;/contributors&gt;&lt;auth-address&gt;T. A. Stǎncioiu, Clinical Emergency Hospital for Plastic, Reconstructive and Burns Surgery, 010707 Bucharest, Romania&lt;/auth-address&gt;&lt;titles&gt;&lt;title&gt;Psychological impact of burn scars on quality of life in patients with extensive burns who received allotransplant&lt;/title&gt;&lt;secondary-title&gt;Rom J Mor Embry&lt;/secondary-title&gt;&lt;/titles&gt;&lt;periodical&gt;&lt;full-title&gt;Rom J Mor Embry&lt;/full-title&gt;&lt;/periodical&gt;&lt;pages&gt;577-583&lt;/pages&gt;&lt;volume&gt;53&lt;/volume&gt;&lt;number&gt;3&lt;/number&gt;&lt;keywords&gt;&lt;keyword&gt;adult&lt;/keyword&gt;&lt;keyword&gt;allotransplantation&lt;/keyword&gt;&lt;keyword&gt;article&lt;/keyword&gt;&lt;keyword&gt;autotransplantation&lt;/keyword&gt;&lt;keyword&gt;burn&lt;/keyword&gt;&lt;keyword&gt;female&lt;/keyword&gt;&lt;keyword&gt;hematopoietic stem cell transplantation&lt;/keyword&gt;&lt;keyword&gt;human&lt;/keyword&gt;&lt;keyword&gt;male&lt;/keyword&gt;&lt;keyword&gt;methodology&lt;/keyword&gt;&lt;keyword&gt;middle aged&lt;/keyword&gt;&lt;keyword&gt;psychological aspect&lt;/keyword&gt;&lt;keyword&gt;quality of life&lt;/keyword&gt;&lt;keyword&gt;questionnaire&lt;/keyword&gt;&lt;keyword&gt;retrospective study&lt;/keyword&gt;&lt;keyword&gt;scar&lt;/keyword&gt;&lt;keyword&gt;survivor&lt;/keyword&gt;&lt;/keywords&gt;&lt;dates&gt;&lt;year&gt;2012&lt;/year&gt;&lt;/dates&gt;&lt;isbn&gt;1220-0522&amp;#xD;2066-8279&lt;/isbn&gt;&lt;urls&gt;&lt;related-urls&gt;&lt;url&gt;http://www.embase.com/search/results?subaction=viewrecord&amp;amp;from=export&amp;amp;id=L365765987&lt;/url&gt;&lt;url&gt;http://www.rjme.ro/RJME/resources/files/530312577583.pdf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33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282B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C604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70C9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AD38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119930DF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40F56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Noble 2006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Noble&lt;/Author&gt;&lt;Year&gt;2006&lt;/Year&gt;&lt;RecNum&gt;1761&lt;/RecNum&gt;&lt;DisplayText&gt;[84]&lt;/DisplayText&gt;&lt;record&gt;&lt;rec-number&gt;1761&lt;/rec-number&gt;&lt;foreign-keys&gt;&lt;key app="EN" db-id="z5rrfs5zafs9znevw9pvtdtw2f0v0ree920z" timestamp="1476361698"&gt;1761&lt;/key&gt;&lt;/foreign-keys&gt;&lt;ref-type name="Journal Article"&gt;17&lt;/ref-type&gt;&lt;contributors&gt;&lt;authors&gt;&lt;author&gt;Noble, J.&lt;/author&gt;&lt;author&gt;Gomez, M.&lt;/author&gt;&lt;author&gt;Fish, J. S.&lt;/author&gt;&lt;/authors&gt;&lt;/contributors&gt;&lt;auth-address&gt;J.S. Fish, Ross Tilley Burn Centre, Sunnybrook and Women&amp;apos;s College Health Sciences Centre, University of Toronto, Toronto, Ont. M4N 3M5, Canada&lt;/auth-address&gt;&lt;titles&gt;&lt;title&gt;Quality of life and return to work following electrical burns&lt;/title&gt;&lt;secondary-title&gt;Burns&lt;/secondary-title&gt;&lt;/titles&gt;&lt;periodical&gt;&lt;full-title&gt;BURNS&lt;/full-title&gt;&lt;/periodical&gt;&lt;pages&gt;159-164&lt;/pages&gt;&lt;volume&gt;32&lt;/volume&gt;&lt;number&gt;2&lt;/number&gt;&lt;keywords&gt;&lt;keyword&gt;adult&lt;/keyword&gt;&lt;keyword&gt;article&lt;/keyword&gt;&lt;keyword&gt;clinical article&lt;/keyword&gt;&lt;keyword&gt;controlled study&lt;/keyword&gt;&lt;keyword&gt;electric accident&lt;/keyword&gt;&lt;keyword&gt;electric burn&lt;/keyword&gt;&lt;keyword&gt;emotional stress&lt;/keyword&gt;&lt;keyword&gt;female&lt;/keyword&gt;&lt;keyword&gt;health survey&lt;/keyword&gt;&lt;keyword&gt;human&lt;/keyword&gt;&lt;keyword&gt;job adaptation&lt;/keyword&gt;&lt;keyword&gt;male&lt;/keyword&gt;&lt;keyword&gt;manual labor&lt;/keyword&gt;&lt;keyword&gt;quality of life&lt;/keyword&gt;&lt;keyword&gt;questionnaire&lt;/keyword&gt;&lt;keyword&gt;sexuality&lt;/keyword&gt;&lt;keyword&gt;work capacity&lt;/keyword&gt;&lt;/keywords&gt;&lt;dates&gt;&lt;year&gt;2006&lt;/year&gt;&lt;/dates&gt;&lt;isbn&gt;0305-4179&lt;/isbn&gt;&lt;urls&gt;&lt;related-urls&gt;&lt;url&gt;http://www.embase.com/search/results?subaction=viewrecord&amp;amp;from=export&amp;amp;id=L43197651&lt;/url&gt;&lt;url&gt;http://dx.doi.org/10.1016/j.burns.2005.08.022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84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49DD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7CD8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52D2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315D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703D15BD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F4A01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Novelli 2009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Novelli&lt;/Author&gt;&lt;Year&gt;2009&lt;/Year&gt;&lt;RecNum&gt;1423&lt;/RecNum&gt;&lt;DisplayText&gt;[34]&lt;/DisplayText&gt;&lt;record&gt;&lt;rec-number&gt;1423&lt;/rec-number&gt;&lt;foreign-keys&gt;&lt;key app="EN" db-id="z5rrfs5zafs9znevw9pvtdtw2f0v0ree920z" timestamp="1476361694"&gt;1423&lt;/key&gt;&lt;/foreign-keys&gt;&lt;ref-type name="Journal Article"&gt;17&lt;/ref-type&gt;&lt;contributors&gt;&lt;authors&gt;&lt;author&gt;Novelli, B.&lt;/author&gt;&lt;author&gt;Melandri, D.&lt;/author&gt;&lt;author&gt;Bertolotti, G.&lt;/author&gt;&lt;author&gt;Vidotto, G.&lt;/author&gt;&lt;/authors&gt;&lt;/contributors&gt;&lt;auth-address&gt;B. Novelli, Centro Grandi Ustionati, Ospedale Bufalini, Cesena&lt;/auth-address&gt;&lt;titles&gt;&lt;title&gt;Quality of life impact as outcome in burns patients&lt;/title&gt;&lt;secondary-title&gt;G Ital Med Lav Ergon&lt;/secondary-title&gt;&lt;/titles&gt;&lt;periodical&gt;&lt;full-title&gt;G Ital Med Lav Ergon&lt;/full-title&gt;&lt;/periodical&gt;&lt;pages&gt;A58-A63&lt;/pages&gt;&lt;volume&gt;31&lt;/volume&gt;&lt;number&gt;1 SUPPL. A&lt;/number&gt;&lt;keywords&gt;&lt;keyword&gt;adaptive behavior&lt;/keyword&gt;&lt;keyword&gt;adolescent&lt;/keyword&gt;&lt;keyword&gt;adult&lt;/keyword&gt;&lt;keyword&gt;aged&lt;/keyword&gt;&lt;keyword&gt;article&lt;/keyword&gt;&lt;keyword&gt;burn&lt;/keyword&gt;&lt;keyword&gt;chemical burn&lt;/keyword&gt;&lt;keyword&gt;comparative study&lt;/keyword&gt;&lt;keyword&gt;daily life activity&lt;/keyword&gt;&lt;keyword&gt;epidemiology&lt;/keyword&gt;&lt;keyword&gt;female&lt;/keyword&gt;&lt;keyword&gt;follow up&lt;/keyword&gt;&lt;keyword&gt;hospitalization&lt;/keyword&gt;&lt;keyword&gt;human&lt;/keyword&gt;&lt;keyword&gt;Italy&lt;/keyword&gt;&lt;keyword&gt;male&lt;/keyword&gt;&lt;keyword&gt;middle aged&lt;/keyword&gt;&lt;keyword&gt;outcome assessment&lt;/keyword&gt;&lt;keyword&gt;psychological aspect&lt;/keyword&gt;&lt;keyword&gt;quality of life&lt;/keyword&gt;&lt;keyword&gt;questionnaire&lt;/keyword&gt;&lt;keyword&gt;risk assessment&lt;/keyword&gt;&lt;keyword&gt;Sickness Impact Profile&lt;/keyword&gt;&lt;keyword&gt;social support&lt;/keyword&gt;&lt;keyword&gt;treatment outcome&lt;/keyword&gt;&lt;keyword&gt;walking&lt;/keyword&gt;&lt;/keywords&gt;&lt;dates&gt;&lt;year&gt;2009&lt;/year&gt;&lt;/dates&gt;&lt;isbn&gt;1592-7830&lt;/isbn&gt;&lt;urls&gt;&lt;related-urls&gt;&lt;url&gt;http://www.embase.com/search/results?subaction=viewrecord&amp;amp;from=export&amp;amp;id=L354846412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34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EA4B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0EA5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A4BB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6A17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</w:tr>
      <w:tr w:rsidR="003363D0" w:rsidRPr="00EE0526" w14:paraId="3E600212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7E6B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Orwelius 2013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Orwelius&lt;/Author&gt;&lt;Year&gt;2013&lt;/Year&gt;&lt;RecNum&gt;755&lt;/RecNum&gt;&lt;DisplayText&gt;[35]&lt;/DisplayText&gt;&lt;record&gt;&lt;rec-number&gt;755&lt;/rec-number&gt;&lt;foreign-keys&gt;&lt;key app="EN" db-id="z5rrfs5zafs9znevw9pvtdtw2f0v0ree920z" timestamp="1476361688"&gt;755&lt;/key&gt;&lt;/foreign-keys&gt;&lt;ref-type name="Journal Article"&gt;17&lt;/ref-type&gt;&lt;contributors&gt;&lt;authors&gt;&lt;author&gt;Orwelius, L.&lt;/author&gt;&lt;author&gt;Willebrand, M.&lt;/author&gt;&lt;author&gt;Gerdin, B.&lt;/author&gt;&lt;author&gt;Ekselius, L.&lt;/author&gt;&lt;author&gt;Fredrikson, M.&lt;/author&gt;&lt;author&gt;Sjöberg, F.&lt;/author&gt;&lt;/authors&gt;&lt;/contributors&gt;&lt;auth-address&gt;L. Orwelius, Department of Intensive Care, Linköping University Hospital, SE-581 83 Linköping, Sweden&lt;/auth-address&gt;&lt;titles&gt;&lt;title&gt;Long term health-related quality of life after burns is strongly dependent on pre-existing disease and psychosocial issues and less due to the burn itself&lt;/title&gt;&lt;secondary-title&gt;Burns&lt;/secondary-title&gt;&lt;/titles&gt;&lt;periodical&gt;&lt;full-title&gt;BURNS&lt;/full-title&gt;&lt;/periodical&gt;&lt;pages&gt;229-235&lt;/pages&gt;&lt;volume&gt;39&lt;/volume&gt;&lt;number&gt;2&lt;/number&gt;&lt;keywords&gt;&lt;keyword&gt;article&lt;/keyword&gt;&lt;keyword&gt;burn&lt;/keyword&gt;&lt;keyword&gt;burn patient&lt;/keyword&gt;&lt;keyword&gt;clinical article&lt;/keyword&gt;&lt;keyword&gt;diseases&lt;/keyword&gt;&lt;keyword&gt;emotion&lt;/keyword&gt;&lt;keyword&gt;female&lt;/keyword&gt;&lt;keyword&gt;human&lt;/keyword&gt;&lt;keyword&gt;male&lt;/keyword&gt;&lt;keyword&gt;mental health&lt;/keyword&gt;&lt;keyword&gt;pain&lt;/keyword&gt;&lt;keyword&gt;prospective study&lt;/keyword&gt;&lt;keyword&gt;quality of life&lt;/keyword&gt;&lt;keyword&gt;Short Form 36&lt;/keyword&gt;&lt;keyword&gt;social interaction&lt;/keyword&gt;&lt;keyword&gt;social psychology&lt;/keyword&gt;&lt;keyword&gt;structured questionnaire&lt;/keyword&gt;&lt;keyword&gt;unemployment&lt;/keyword&gt;&lt;/keywords&gt;&lt;dates&gt;&lt;year&gt;2013&lt;/year&gt;&lt;/dates&gt;&lt;isbn&gt;0305-4179&amp;#xD;1879-1409&lt;/isbn&gt;&lt;urls&gt;&lt;related-urls&gt;&lt;url&gt;http://www.embase.com/search/results?subaction=viewrecord&amp;amp;from=export&amp;amp;id=L52390316&lt;/url&gt;&lt;url&gt;http://dx.doi.org/10.1016/j.burns.2012.11.014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35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C2D9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DCB9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8B36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6614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5119050B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C356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Öster 2009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Öster&lt;/Author&gt;&lt;Year&gt;2009&lt;/Year&gt;&lt;RecNum&gt;1368&lt;/RecNum&gt;&lt;DisplayText&gt;[36]&lt;/DisplayText&gt;&lt;record&gt;&lt;rec-number&gt;1368&lt;/rec-number&gt;&lt;foreign-keys&gt;&lt;key app="EN" db-id="z5rrfs5zafs9znevw9pvtdtw2f0v0ree920z" timestamp="1476361694"&gt;1368&lt;/key&gt;&lt;/foreign-keys&gt;&lt;ref-type name="Journal Article"&gt;17&lt;/ref-type&gt;&lt;contributors&gt;&lt;authors&gt;&lt;author&gt;Öster, C.&lt;/author&gt;&lt;author&gt;Willebrand, M.&lt;/author&gt;&lt;author&gt;Dyster-Aas, J.&lt;/author&gt;&lt;author&gt;Kildal, M.&lt;/author&gt;&lt;author&gt;Ekselius, L.&lt;/author&gt;&lt;/authors&gt;&lt;/contributors&gt;&lt;auth-address&gt;L. Ekselius, Department of Neuroscience Psychiatry, University Hospital, SE-751 85 Uppsala, Sweden&lt;/auth-address&gt;&lt;titles&gt;&lt;title&gt;Validation of the EQ-5D questionnaire in burn injured adults&lt;/title&gt;&lt;secondary-title&gt;Burns&lt;/secondary-title&gt;&lt;/titles&gt;&lt;periodical&gt;&lt;full-title&gt;BURNS&lt;/full-title&gt;&lt;/periodical&gt;&lt;pages&gt;723-732&lt;/pages&gt;&lt;volume&gt;35&lt;/volume&gt;&lt;number&gt;5&lt;/number&gt;&lt;keywords&gt;&lt;keyword&gt;adult&lt;/keyword&gt;&lt;keyword&gt;article&lt;/keyword&gt;&lt;keyword&gt;burn&lt;/keyword&gt;&lt;keyword&gt;Burn Specific Health Scale&lt;/keyword&gt;&lt;keyword&gt;clinical assessment tool&lt;/keyword&gt;&lt;keyword&gt;construct validity&lt;/keyword&gt;&lt;keyword&gt;controlled study&lt;/keyword&gt;&lt;keyword&gt;correlation analysis&lt;/keyword&gt;&lt;keyword&gt;emergency care&lt;/keyword&gt;&lt;keyword&gt;feasibility study&lt;/keyword&gt;&lt;keyword&gt;female&lt;/keyword&gt;&lt;keyword&gt;health status&lt;/keyword&gt;&lt;keyword&gt;human&lt;/keyword&gt;&lt;keyword&gt;longitudinal study&lt;/keyword&gt;&lt;keyword&gt;major clinical study&lt;/keyword&gt;&lt;keyword&gt;male&lt;/keyword&gt;&lt;keyword&gt;outcome assessment&lt;/keyword&gt;&lt;keyword&gt;prospective study&lt;/keyword&gt;&lt;keyword&gt;psychometry&lt;/keyword&gt;&lt;keyword&gt;quality of life&lt;/keyword&gt;&lt;keyword&gt;questionnaire&lt;/keyword&gt;&lt;keyword&gt;Short Form 36&lt;/keyword&gt;&lt;keyword&gt;standardization&lt;/keyword&gt;&lt;/keywords&gt;&lt;dates&gt;&lt;year&gt;2009&lt;/year&gt;&lt;/dates&gt;&lt;isbn&gt;0305-4179&lt;/isbn&gt;&lt;urls&gt;&lt;related-urls&gt;&lt;url&gt;http://www.embase.com/search/results?subaction=viewrecord&amp;amp;from=export&amp;amp;id=L50456580&lt;/url&gt;&lt;url&gt;http://dx.doi.org/10.1016/j.burns.2008.11.007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36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8464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C86DA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E457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BD221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0DFE475B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354A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Öster 2011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Öster&lt;/Author&gt;&lt;Year&gt;2011&lt;/Year&gt;&lt;RecNum&gt;1047&lt;/RecNum&gt;&lt;DisplayText&gt;[37]&lt;/DisplayText&gt;&lt;record&gt;&lt;rec-number&gt;1047&lt;/rec-number&gt;&lt;foreign-keys&gt;&lt;key app="EN" db-id="z5rrfs5zafs9znevw9pvtdtw2f0v0ree920z" timestamp="1476361691"&gt;1047&lt;/key&gt;&lt;/foreign-keys&gt;&lt;ref-type name="Journal Article"&gt;17&lt;/ref-type&gt;&lt;contributors&gt;&lt;authors&gt;&lt;author&gt;Öster, C.&lt;/author&gt;&lt;author&gt;Willebrand, M.&lt;/author&gt;&lt;author&gt;Ekselius, L.&lt;/author&gt;&lt;/authors&gt;&lt;/contributors&gt;&lt;auth-address&gt;C. Öster, Department of Neuroscience Psychiatry, Uppsala University, University Hospital, SE-751 85 Uppsala, Sweden&lt;/auth-address&gt;&lt;titles&gt;&lt;title&gt;Health-related quality of life 2 years to 7 years after burn injury&lt;/title&gt;&lt;secondary-title&gt;J Trauma Inj Infect Crit Care&lt;/secondary-title&gt;&lt;/titles&gt;&lt;periodical&gt;&lt;full-title&gt;J TRAUMA INJ INFECT CRIT CARE&lt;/full-title&gt;&lt;/periodical&gt;&lt;pages&gt;1435-1441&lt;/pages&gt;&lt;volume&gt;71&lt;/volume&gt;&lt;number&gt;5&lt;/number&gt;&lt;keywords&gt;&lt;keyword&gt;adult&lt;/keyword&gt;&lt;keyword&gt;anxiety&lt;/keyword&gt;&lt;keyword&gt;article&lt;/keyword&gt;&lt;keyword&gt;burn&lt;/keyword&gt;&lt;keyword&gt;demography&lt;/keyword&gt;&lt;keyword&gt;depression&lt;/keyword&gt;&lt;keyword&gt;female&lt;/keyword&gt;&lt;keyword&gt;hospitalization&lt;/keyword&gt;&lt;keyword&gt;human&lt;/keyword&gt;&lt;keyword&gt;major clinical study&lt;/keyword&gt;&lt;keyword&gt;male&lt;/keyword&gt;&lt;keyword&gt;mental disease&lt;/keyword&gt;&lt;keyword&gt;pain&lt;/keyword&gt;&lt;keyword&gt;posttraumatic stress disorder&lt;/keyword&gt;&lt;keyword&gt;priority journal&lt;/keyword&gt;&lt;keyword&gt;quality of life&lt;/keyword&gt;&lt;keyword&gt;substance abuse&lt;/keyword&gt;&lt;/keywords&gt;&lt;dates&gt;&lt;year&gt;2011&lt;/year&gt;&lt;/dates&gt;&lt;isbn&gt;0022-5282&amp;#xD;1529-8809&lt;/isbn&gt;&lt;urls&gt;&lt;related-urls&gt;&lt;url&gt;http://www.embase.com/search/results?subaction=viewrecord&amp;amp;from=export&amp;amp;id=L51315287&lt;/url&gt;&lt;url&gt;http://dx.doi.org/10.1097/TA.0b013e318208fc74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37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38CD1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E1B5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AFA1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A4F3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098447AB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04150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Öster 2013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Öster&lt;/Author&gt;&lt;Year&gt;2013&lt;/Year&gt;&lt;RecNum&gt;730&lt;/RecNum&gt;&lt;DisplayText&gt;[38]&lt;/DisplayText&gt;&lt;record&gt;&lt;rec-number&gt;730&lt;/rec-number&gt;&lt;foreign-keys&gt;&lt;key app="EN" db-id="z5rrfs5zafs9znevw9pvtdtw2f0v0ree920z" timestamp="1476361688"&gt;730&lt;/key&gt;&lt;/foreign-keys&gt;&lt;ref-type name="Journal Article"&gt;17&lt;/ref-type&gt;&lt;contributors&gt;&lt;authors&gt;&lt;author&gt;Öster, C.&lt;/author&gt;&lt;author&gt;Willebrand, M.&lt;/author&gt;&lt;author&gt;Ekselius, L.&lt;/author&gt;&lt;/authors&gt;&lt;/contributors&gt;&lt;auth-address&gt;C. Öster, Department of Neuroscience Psychiatry, Uppsala University, University Hospital, SE-751 85 Uppsala, Sweden&lt;/auth-address&gt;&lt;titles&gt;&lt;title&gt;Burn-specific health 2 years to 7 years after burn injury&lt;/title&gt;&lt;secondary-title&gt;J Trauma Acute Care Surg&lt;/secondary-title&gt;&lt;/titles&gt;&lt;periodical&gt;&lt;full-title&gt;J Trauma Acute Care Surg&lt;/full-title&gt;&lt;/periodical&gt;&lt;pages&gt;1119-1124&lt;/pages&gt;&lt;volume&gt;74&lt;/volume&gt;&lt;number&gt;4&lt;/number&gt;&lt;keywords&gt;&lt;keyword&gt;anxiety disorder&lt;/keyword&gt;&lt;keyword&gt;article&lt;/keyword&gt;&lt;keyword&gt;body image&lt;/keyword&gt;&lt;keyword&gt;burn&lt;/keyword&gt;&lt;keyword&gt;educational status&lt;/keyword&gt;&lt;keyword&gt;emergency care&lt;/keyword&gt;&lt;keyword&gt;female&lt;/keyword&gt;&lt;keyword&gt;follow up&lt;/keyword&gt;&lt;keyword&gt;heat sensitivity&lt;/keyword&gt;&lt;keyword&gt;hospitalization&lt;/keyword&gt;&lt;keyword&gt;human&lt;/keyword&gt;&lt;keyword&gt;length of stay&lt;/keyword&gt;&lt;keyword&gt;major clinical study&lt;/keyword&gt;&lt;keyword&gt;major depression&lt;/keyword&gt;&lt;keyword&gt;male&lt;/keyword&gt;&lt;keyword&gt;mood disorder&lt;/keyword&gt;&lt;keyword&gt;morbidity&lt;/keyword&gt;&lt;keyword&gt;posttraumatic stress disorder&lt;/keyword&gt;&lt;keyword&gt;priority journal&lt;/keyword&gt;&lt;keyword&gt;work&lt;/keyword&gt;&lt;/keywords&gt;&lt;dates&gt;&lt;year&gt;2013&lt;/year&gt;&lt;/dates&gt;&lt;isbn&gt;2163-0755&amp;#xD;2163-0763&lt;/isbn&gt;&lt;urls&gt;&lt;related-urls&gt;&lt;url&gt;http://www.embase.com/search/results?subaction=viewrecord&amp;amp;from=export&amp;amp;id=L368723571&lt;/url&gt;&lt;url&gt;http://dx.doi.org/10.1097/TA.0b013e318283cca0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38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74C0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CF2C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A794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BB9D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0E0C47A5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E1C3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Pallua 2003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QYWxsdWE8L0F1dGhvcj48WWVhcj4yMDAzPC9ZZWFyPjxS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QYWxsdWE8L0F1dGhvcj48WWVhcj4yMDAzPC9ZZWFyPjxS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85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CA96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B4B81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C561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FECC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</w:tr>
      <w:tr w:rsidR="003363D0" w:rsidRPr="00EE0526" w14:paraId="3000E050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25504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Palmieri 2012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QYWxtaWVyaTwvQXV0aG9yPjxZZWFyPjIwMTI8L1llYXI+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QYWxtaWVyaTwvQXV0aG9yPjxZZWFyPjIwMTI8L1llYXI+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86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4496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1611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78E2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5F26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5425BEB5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A2BD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Palmu 2015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QYWxtdTwvQXV0aG9yPjxZZWFyPjIwMTU8L1llYXI+PFJl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QYWxtdTwvQXV0aG9yPjxZZWFyPjIwMTU8L1llYXI+PFJl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39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FA0B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5FB6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B681A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58FA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</w:tr>
      <w:tr w:rsidR="003363D0" w:rsidRPr="00EE0526" w14:paraId="793F74C7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1FDF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Pavoni 2010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Pavoni&lt;/Author&gt;&lt;Year&gt;2010&lt;/Year&gt;&lt;RecNum&gt;1213&lt;/RecNum&gt;&lt;DisplayText&gt;[87]&lt;/DisplayText&gt;&lt;record&gt;&lt;rec-number&gt;1213&lt;/rec-number&gt;&lt;foreign-keys&gt;&lt;key app="EN" db-id="z5rrfs5zafs9znevw9pvtdtw2f0v0ree920z" timestamp="1476361692"&gt;1213&lt;/key&gt;&lt;/foreign-keys&gt;&lt;ref-type name="Journal Article"&gt;17&lt;/ref-type&gt;&lt;contributors&gt;&lt;authors&gt;&lt;author&gt;Pavoni, V.&lt;/author&gt;&lt;author&gt;Gianesello, L.&lt;/author&gt;&lt;author&gt;Paparella, L.&lt;/author&gt;&lt;author&gt;Buoninsegni, L. T.&lt;/author&gt;&lt;author&gt;Barboni, E.&lt;/author&gt;&lt;/authors&gt;&lt;/contributors&gt;&lt;auth-address&gt;V. Pavoni, Department of Critical Medical-Surgical Area, Section of Anesthesia and Intensive Care, Largo Palagi, 1, 50139 Firenze, Italy.&lt;/auth-address&gt;&lt;titles&gt;&lt;title&gt;Outcome predictors and quality of life of severe burn patients admitted to intensive care unit&lt;/title&gt;&lt;secondary-title&gt;Scand J Trauma Resusc Emerg Med&lt;/secondary-title&gt;&lt;/titles&gt;&lt;periodical&gt;&lt;full-title&gt;Scand J Trauma Resusc Emerg Med&lt;/full-title&gt;&lt;/periodical&gt;&lt;pages&gt;24&lt;/pages&gt;&lt;volume&gt;18&lt;/volume&gt;&lt;keywords&gt;&lt;keyword&gt;adult&lt;/keyword&gt;&lt;keyword&gt;aged&lt;/keyword&gt;&lt;keyword&gt;article&lt;/keyword&gt;&lt;keyword&gt;burn&lt;/keyword&gt;&lt;keyword&gt;female&lt;/keyword&gt;&lt;keyword&gt;forecasting&lt;/keyword&gt;&lt;keyword&gt;human&lt;/keyword&gt;&lt;keyword&gt;injury scale&lt;/keyword&gt;&lt;keyword&gt;intensive care unit&lt;/keyword&gt;&lt;keyword&gt;male&lt;/keyword&gt;&lt;keyword&gt;middle aged&lt;/keyword&gt;&lt;keyword&gt;outcome assessment&lt;/keyword&gt;&lt;keyword&gt;pathophysiology&lt;/keyword&gt;&lt;keyword&gt;prospective study&lt;/keyword&gt;&lt;keyword&gt;quality of life&lt;/keyword&gt;&lt;keyword&gt;questionnaire&lt;/keyword&gt;&lt;/keywords&gt;&lt;dates&gt;&lt;year&gt;2010&lt;/year&gt;&lt;/dates&gt;&lt;isbn&gt;1757-7241&lt;/isbn&gt;&lt;urls&gt;&lt;related-urls&gt;&lt;url&gt;http://www.embase.com/search/results?subaction=viewrecord&amp;amp;from=export&amp;amp;id=L359297203&lt;/url&gt;&lt;url&gt;http://dx.doi.org/10.1186/1757-7241-18-24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87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7FEB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459A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F151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99FA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</w:tr>
      <w:tr w:rsidR="003363D0" w:rsidRPr="00EE0526" w14:paraId="4E5CC6A7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FFAB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Pfitzer 2016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Pfitzer&lt;/Author&gt;&lt;Year&gt;2016&lt;/Year&gt;&lt;RecNum&gt;149&lt;/RecNum&gt;&lt;DisplayText&gt;[40]&lt;/DisplayText&gt;&lt;record&gt;&lt;rec-number&gt;149&lt;/rec-number&gt;&lt;foreign-keys&gt;&lt;key app="EN" db-id="z5rrfs5zafs9znevw9pvtdtw2f0v0ree920z" timestamp="1476361682"&gt;149&lt;/key&gt;&lt;/foreign-keys&gt;&lt;ref-type name="Journal Article"&gt;17&lt;/ref-type&gt;&lt;contributors&gt;&lt;authors&gt;&lt;author&gt;Pfitzer, B.&lt;/author&gt;&lt;author&gt;Katona, L. J.&lt;/author&gt;&lt;author&gt;Lee, S. J.&lt;/author&gt;&lt;author&gt;O&amp;apos;Donnell, M.&lt;/author&gt;&lt;author&gt;Cleland, H.&lt;/author&gt;&lt;author&gt;Wasiak, J.&lt;/author&gt;&lt;author&gt;Ellen, S.&lt;/author&gt;&lt;/authors&gt;&lt;/contributors&gt;&lt;auth-address&gt;B. Pfitzer, Prahran, Australia&lt;/auth-address&gt;&lt;titles&gt;&lt;title&gt;Three years after black Saturday: Long-term psychosocial adjustment of burns patients as a result of a major bushfire&lt;/title&gt;&lt;secondary-title&gt;J Burn Care Res&lt;/secondary-title&gt;&lt;/titles&gt;&lt;periodical&gt;&lt;full-title&gt;J Burn Care Res&lt;/full-title&gt;&lt;/periodical&gt;&lt;pages&gt;e244-e253&lt;/pages&gt;&lt;volume&gt;37&lt;/volume&gt;&lt;number&gt;3&lt;/number&gt;&lt;keywords&gt;&lt;keyword&gt;alcohol&lt;/keyword&gt;&lt;keyword&gt;adult&lt;/keyword&gt;&lt;keyword&gt;anxiety&lt;/keyword&gt;&lt;keyword&gt;article&lt;/keyword&gt;&lt;keyword&gt;Australian&lt;/keyword&gt;&lt;keyword&gt;burn&lt;/keyword&gt;&lt;keyword&gt;clinical article&lt;/keyword&gt;&lt;keyword&gt;clinical assessment&lt;/keyword&gt;&lt;keyword&gt;depression&lt;/keyword&gt;&lt;keyword&gt;distress syndrome&lt;/keyword&gt;&lt;keyword&gt;female&lt;/keyword&gt;&lt;keyword&gt;fire&lt;/keyword&gt;&lt;keyword&gt;health service&lt;/keyword&gt;&lt;keyword&gt;human&lt;/keyword&gt;&lt;keyword&gt;illness trajectory&lt;/keyword&gt;&lt;keyword&gt;male&lt;/keyword&gt;&lt;keyword&gt;pain&lt;/keyword&gt;&lt;keyword&gt;posttraumatic stress disorder&lt;/keyword&gt;&lt;keyword&gt;quality of life&lt;/keyword&gt;&lt;keyword&gt;questionnaire&lt;/keyword&gt;&lt;keyword&gt;social psychology&lt;/keyword&gt;&lt;keyword&gt;standardization&lt;/keyword&gt;&lt;keyword&gt;work&lt;/keyword&gt;&lt;/keywords&gt;&lt;dates&gt;&lt;year&gt;2016&lt;/year&gt;&lt;/dates&gt;&lt;isbn&gt;1559-0488&amp;#xD;1559-047X&lt;/isbn&gt;&lt;urls&gt;&lt;related-urls&gt;&lt;url&gt;http://www.embase.com/search/results?subaction=viewrecord&amp;amp;from=export&amp;amp;id=L600775541&lt;/url&gt;&lt;url&gt;http://dx.doi.org/10.1097/BCR.0000000000000223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40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130A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3E35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5395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5125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35AA808F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3DDFF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Piccolo 2015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QaWNjb2xvPC9BdXRob3I+PFllYXI+MjAxNTwvWWVhcj48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QaWNjb2xvPC9BdXRob3I+PFllYXI+MjAxNTwvWWVhcj48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88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5E4C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60B7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2D36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439C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</w:tr>
      <w:tr w:rsidR="003363D0" w:rsidRPr="00EE0526" w14:paraId="61E27510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2B6E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val="en-GB"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val="en-GB" w:eastAsia="nl-NL"/>
              </w:rPr>
              <w:t xml:space="preserve">Pishnamazi 2013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QaXNobmFtYXppPC9BdXRob3I+PFllYXI+MjAxMzwvWWVh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QaXNobmFtYXppPC9BdXRob3I+PFllYXI+MjAxMzwvWWVh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 w:rsidRPr="000D1A85">
              <w:rPr>
                <w:rFonts w:eastAsia="Times New Roman" w:cs="Arial"/>
                <w:noProof/>
                <w:color w:val="000000"/>
                <w:sz w:val="20"/>
                <w:szCs w:val="20"/>
                <w:lang w:val="en-US" w:eastAsia="nl-NL"/>
              </w:rPr>
              <w:t>[89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09F2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67B1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C74E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E669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77A69C10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1C84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Renneberg 2014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Renneberg&lt;/Author&gt;&lt;Year&gt;2014&lt;/Year&gt;&lt;RecNum&gt;399&lt;/RecNum&gt;&lt;DisplayText&gt;[41]&lt;/DisplayText&gt;&lt;record&gt;&lt;rec-number&gt;399&lt;/rec-number&gt;&lt;foreign-keys&gt;&lt;key app="EN" db-id="z5rrfs5zafs9znevw9pvtdtw2f0v0ree920z" timestamp="1476361684"&gt;399&lt;/key&gt;&lt;/foreign-keys&gt;&lt;ref-type name="Journal Article"&gt;17&lt;/ref-type&gt;&lt;contributors&gt;&lt;authors&gt;&lt;author&gt;Renneberg, B.&lt;/author&gt;&lt;author&gt;Ripper, S.&lt;/author&gt;&lt;author&gt;Schulze, J.&lt;/author&gt;&lt;author&gt;Seehausen, A.&lt;/author&gt;&lt;author&gt;Weiler, M.&lt;/author&gt;&lt;author&gt;Wind, G.&lt;/author&gt;&lt;author&gt;Hartmann, B.&lt;/author&gt;&lt;author&gt;Germann, G.&lt;/author&gt;&lt;author&gt;Liedl, A.&lt;/author&gt;&lt;/authors&gt;&lt;/contributors&gt;&lt;titles&gt;&lt;title&gt;Quality of life and predictors of long-term outcome after severe burn injury&lt;/title&gt;&lt;secondary-title&gt;J Behav Med&lt;/secondary-title&gt;&lt;/titles&gt;&lt;periodical&gt;&lt;full-title&gt;J Behav Med&lt;/full-title&gt;&lt;/periodical&gt;&lt;pages&gt;967-976&lt;/pages&gt;&lt;volume&gt;37&lt;/volume&gt;&lt;number&gt;5&lt;/number&gt;&lt;keywords&gt;&lt;keyword&gt;adolescent&lt;/keyword&gt;&lt;keyword&gt;adult&lt;/keyword&gt;&lt;keyword&gt;aged&lt;/keyword&gt;&lt;keyword&gt;burn&lt;/keyword&gt;&lt;keyword&gt;clinical trial&lt;/keyword&gt;&lt;keyword&gt;depression&lt;/keyword&gt;&lt;keyword&gt;female&lt;/keyword&gt;&lt;keyword&gt;health status&lt;/keyword&gt;&lt;keyword&gt;human&lt;/keyword&gt;&lt;keyword&gt;male&lt;/keyword&gt;&lt;keyword&gt;middle aged&lt;/keyword&gt;&lt;keyword&gt;multicenter study&lt;/keyword&gt;&lt;keyword&gt;physiological stress&lt;/keyword&gt;&lt;keyword&gt;prospective study&lt;/keyword&gt;&lt;keyword&gt;psychological rating scale&lt;/keyword&gt;&lt;keyword&gt;psychology&lt;/keyword&gt;&lt;keyword&gt;quality of life&lt;/keyword&gt;&lt;keyword&gt;questionnaire&lt;/keyword&gt;&lt;keyword&gt;posttraumatic stress disorder&lt;/keyword&gt;&lt;keyword&gt;time&lt;/keyword&gt;&lt;keyword&gt;treatment outcome&lt;/keyword&gt;&lt;keyword&gt;young adult&lt;/keyword&gt;&lt;/keywords&gt;&lt;dates&gt;&lt;year&gt;2014&lt;/year&gt;&lt;/dates&gt;&lt;isbn&gt;1573-3521&lt;/isbn&gt;&lt;urls&gt;&lt;related-urls&gt;&lt;url&gt;http://www.embase.com/search/results?subaction=viewrecord&amp;amp;from=export&amp;amp;id=L604943295&lt;/url&gt;&lt;url&gt;http://dx.doi.org/10.1007/s10865-013-9541-6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41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DCB2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74BD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56B8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B97A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76745E37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BE184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Ricci 2014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SaWNjaTwvQXV0aG9yPjxZZWFyPjIwMTQ8L1llYXI+PFJl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SaWNjaTwvQXV0aG9yPjxZZWFyPjIwMTQ8L1llYXI+PFJl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90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76A5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744B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3709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39B2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34D88196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4F5A8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Roh 2012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Roh&lt;/Author&gt;&lt;Year&gt;2012&lt;/Year&gt;&lt;RecNum&gt;923&lt;/RecNum&gt;&lt;DisplayText&gt;[91]&lt;/DisplayText&gt;&lt;record&gt;&lt;rec-number&gt;923&lt;/rec-number&gt;&lt;foreign-keys&gt;&lt;key app="EN" db-id="z5rrfs5zafs9znevw9pvtdtw2f0v0ree920z" timestamp="1476361689"&gt;923&lt;/key&gt;&lt;/foreign-keys&gt;&lt;ref-type name="Journal Article"&gt;17&lt;/ref-type&gt;&lt;contributors&gt;&lt;authors&gt;&lt;author&gt;Roh, Y. S.&lt;/author&gt;&lt;author&gt;Chung, H. S.&lt;/author&gt;&lt;author&gt;Kwon, B.&lt;/author&gt;&lt;author&gt;Kim, G.&lt;/author&gt;&lt;/authors&gt;&lt;/contributors&gt;&lt;auth-address&gt;G. Kim, Department of Nursing, Yonsei University Wonju College of Medicine, Wonju, Kang Won Do 220-701, South Korea&lt;/auth-address&gt;&lt;titles&gt;&lt;title&gt;Association between depression, patient scar assessment and burn-specific health in hospitalized burn patients&lt;/title&gt;&lt;secondary-title&gt;Burns&lt;/secondary-title&gt;&lt;/titles&gt;&lt;periodical&gt;&lt;full-title&gt;BURNS&lt;/full-title&gt;&lt;/periodical&gt;&lt;pages&gt;506-512&lt;/pages&gt;&lt;volume&gt;38&lt;/volume&gt;&lt;number&gt;4&lt;/number&gt;&lt;keywords&gt;&lt;keyword&gt;adult&lt;/keyword&gt;&lt;keyword&gt;article&lt;/keyword&gt;&lt;keyword&gt;burn patient&lt;/keyword&gt;&lt;keyword&gt;burn scar&lt;/keyword&gt;&lt;keyword&gt;burn unit&lt;/keyword&gt;&lt;keyword&gt;burning sensation&lt;/keyword&gt;&lt;keyword&gt;Center for Epidemiological Studies Depression Scale&lt;/keyword&gt;&lt;keyword&gt;controlled study&lt;/keyword&gt;&lt;keyword&gt;correlation analysis&lt;/keyword&gt;&lt;keyword&gt;cross-sectional study&lt;/keyword&gt;&lt;keyword&gt;depression&lt;/keyword&gt;&lt;keyword&gt;descriptive research&lt;/keyword&gt;&lt;keyword&gt;disease association&lt;/keyword&gt;&lt;keyword&gt;female&lt;/keyword&gt;&lt;keyword&gt;hospital patient&lt;/keyword&gt;&lt;keyword&gt;human&lt;/keyword&gt;&lt;keyword&gt;incidence&lt;/keyword&gt;&lt;keyword&gt;major clinical study&lt;/keyword&gt;&lt;keyword&gt;male&lt;/keyword&gt;&lt;keyword&gt;patient assessment&lt;/keyword&gt;&lt;/keywords&gt;&lt;dates&gt;&lt;year&gt;2012&lt;/year&gt;&lt;/dates&gt;&lt;isbn&gt;0305-4179&amp;#xD;1879-1409&lt;/isbn&gt;&lt;urls&gt;&lt;related-urls&gt;&lt;url&gt;http://www.embase.com/search/results?subaction=viewrecord&amp;amp;from=export&amp;amp;id=L51873295&lt;/url&gt;&lt;url&gt;http://dx.doi.org/10.1016/j.burns.2011.12.027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91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0616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68CE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77E5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77B7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4074F16B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02CE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Rosenberg 2006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Rosenberg&lt;/Author&gt;&lt;Year&gt;2006&lt;/Year&gt;&lt;RecNum&gt;3534&lt;/RecNum&gt;&lt;DisplayText&gt;[92]&lt;/DisplayText&gt;&lt;record&gt;&lt;rec-number&gt;3534&lt;/rec-number&gt;&lt;foreign-keys&gt;&lt;key app="EN" db-id="z5rrfs5zafs9znevw9pvtdtw2f0v0ree920z" timestamp="1476361780"&gt;3534&lt;/key&gt;&lt;/foreign-keys&gt;&lt;ref-type name="Journal Article"&gt;17&lt;/ref-type&gt;&lt;contributors&gt;&lt;authors&gt;&lt;author&gt;Rosenberg, M.&lt;/author&gt;&lt;author&gt;Blakeney, P.&lt;/author&gt;&lt;author&gt;Robert, R.&lt;/author&gt;&lt;author&gt;Thomas, C.&lt;/author&gt;&lt;author&gt;Holzer, C., 3rd&lt;/author&gt;&lt;author&gt;Meyer, W., 3rd&lt;/author&gt;&lt;/authors&gt;&lt;/contributors&gt;&lt;titles&gt;&lt;title&gt;Quality of life of young adults who survived pediatric burns&lt;/title&gt;&lt;secondary-title&gt;J Burn Care Res&lt;/secondary-title&gt;&lt;/titles&gt;&lt;periodical&gt;&lt;full-title&gt;J Burn Care Res&lt;/full-title&gt;&lt;/periodical&gt;&lt;pages&gt;773-778&lt;/pages&gt;&lt;volume&gt;27&lt;/volume&gt;&lt;number&gt;6&lt;/number&gt;&lt;dates&gt;&lt;year&gt;2006&lt;/year&gt;&lt;pub-dates&gt;&lt;date&gt;Nov-Dec&lt;/date&gt;&lt;/pub-dates&gt;&lt;/dates&gt;&lt;isbn&gt;1559-047X&lt;/isbn&gt;&lt;accession-num&gt;17091070&lt;/accession-num&gt;&lt;urls&gt;&lt;related-urls&gt;&lt;url&gt;http://www.ncbi.nlm.nih.gov/entrez/query.fcgi?holding=inleurlib_fft&amp;amp;cmd=Retrieve&amp;amp;db=PubMed&amp;amp;dopt=Citation&amp;amp;list_uids=17091070&lt;/url&gt;&lt;url&gt;http://ovidsp.ovid.com/ovidweb.cgi?T=JS&amp;amp;CSC=Y&amp;amp;NEWS=N&amp;amp;PAGE=fulltext&amp;amp;D=med5&amp;amp;AN=17091070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92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7C32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7A22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3FE2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A8F3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0CD32991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E77C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Rosenberg 2015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Rosenberg&lt;/Author&gt;&lt;Year&gt;2015&lt;/Year&gt;&lt;RecNum&gt;319&lt;/RecNum&gt;&lt;DisplayText&gt;[93]&lt;/DisplayText&gt;&lt;record&gt;&lt;rec-number&gt;319&lt;/rec-number&gt;&lt;foreign-keys&gt;&lt;key app="EN" db-id="z5rrfs5zafs9znevw9pvtdtw2f0v0ree920z" timestamp="1476361684"&gt;319&lt;/key&gt;&lt;/foreign-keys&gt;&lt;ref-type name="Journal Article"&gt;17&lt;/ref-type&gt;&lt;contributors&gt;&lt;authors&gt;&lt;author&gt;Rosenberg, M.&lt;/author&gt;&lt;author&gt;Ramirez, M.&lt;/author&gt;&lt;author&gt;Epperson, K.&lt;/author&gt;&lt;author&gt;Richardson, L.&lt;/author&gt;&lt;author&gt;Holzer, C.&lt;/author&gt;&lt;author&gt;Andersen, C. R.&lt;/author&gt;&lt;author&gt;Herndon, D. N.&lt;/author&gt;&lt;author&gt;Meyer, W.&lt;/author&gt;&lt;author&gt;Suman, O. E.&lt;/author&gt;&lt;author&gt;Mlcak, R.&lt;/author&gt;&lt;/authors&gt;&lt;/contributors&gt;&lt;auth-address&gt;M. Rosenberg, Shriners Hospitals for Children, Galveston, United States&lt;/auth-address&gt;&lt;titles&gt;&lt;title&gt;Comparison of long-term quality of life of pediatric burn survivors with and without inhalation injury&lt;/title&gt;&lt;secondary-title&gt;Burns&lt;/secondary-title&gt;&lt;/titles&gt;&lt;periodical&gt;&lt;full-title&gt;BURNS&lt;/full-title&gt;&lt;/periodical&gt;&lt;pages&gt;721-726&lt;/pages&gt;&lt;volume&gt;41&lt;/volume&gt;&lt;number&gt;4&lt;/number&gt;&lt;keywords&gt;&lt;keyword&gt;article&lt;/keyword&gt;&lt;keyword&gt;automation&lt;/keyword&gt;&lt;keyword&gt;body surface&lt;/keyword&gt;&lt;keyword&gt;burn&lt;/keyword&gt;&lt;keyword&gt;calculation&lt;/keyword&gt;&lt;keyword&gt;clinical article&lt;/keyword&gt;&lt;keyword&gt;clinical assessment&lt;/keyword&gt;&lt;keyword&gt;clinical evaluation&lt;/keyword&gt;&lt;keyword&gt;computer program&lt;/keyword&gt;&lt;keyword&gt;controlled study&lt;/keyword&gt;&lt;keyword&gt;cost effectiveness analysis&lt;/keyword&gt;&lt;keyword&gt;fluid resuscitation&lt;/keyword&gt;&lt;keyword&gt;human&lt;/keyword&gt;&lt;keyword&gt;managed care&lt;/keyword&gt;&lt;keyword&gt;mobile application&lt;/keyword&gt;&lt;keyword&gt;mobile phone&lt;/keyword&gt;&lt;keyword&gt;patient care&lt;/keyword&gt;&lt;keyword&gt;photography&lt;/keyword&gt;&lt;keyword&gt;smart device&lt;/keyword&gt;&lt;keyword&gt;wound assessment&lt;/keyword&gt;&lt;keyword&gt;iPad&lt;/keyword&gt;&lt;/keywords&gt;&lt;dates&gt;&lt;year&gt;2015&lt;/year&gt;&lt;/dates&gt;&lt;isbn&gt;1879-1409&amp;#xD;0305-4179&lt;/isbn&gt;&lt;urls&gt;&lt;related-urls&gt;&lt;url&gt;http://www.embase.com/search/results?subaction=viewrecord&amp;amp;from=export&amp;amp;id=L602078401&lt;/url&gt;&lt;url&gt;http://dx.doi.org/10.1016/j.burns.2015.01.013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93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6DCD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24CF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F700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AA68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</w:tr>
      <w:tr w:rsidR="003363D0" w:rsidRPr="00EE0526" w14:paraId="57371A28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E4CB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Ryan 2013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SeWFuPC9BdXRob3I+PFllYXI+MjAxMzwvWWVhcj48UmVj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SeWFuPC9BdXRob3I+PFllYXI+MjAxMzwvWWVhcj48UmVj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43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19BF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90EE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D61E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288C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7C957BB3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349C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Ryan 2015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SeWFuPC9BdXRob3I+PFllYXI+MjAxNTwvWWVhcj48UmVj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SeWFuPC9BdXRob3I+PFllYXI+MjAxNTwvWWVhcj48UmVj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42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1F13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FC55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265D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9844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5F45FCE9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77A4A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Salvador Sanz 1998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Salvador Sanz&lt;/Author&gt;&lt;Year&gt;1998&lt;/Year&gt;&lt;RecNum&gt;2239&lt;/RecNum&gt;&lt;DisplayText&gt;[94]&lt;/DisplayText&gt;&lt;record&gt;&lt;rec-number&gt;2239&lt;/rec-number&gt;&lt;foreign-keys&gt;&lt;key app="EN" db-id="z5rrfs5zafs9znevw9pvtdtw2f0v0ree920z" timestamp="1476361703"&gt;2239&lt;/key&gt;&lt;/foreign-keys&gt;&lt;ref-type name="Journal Article"&gt;17&lt;/ref-type&gt;&lt;contributors&gt;&lt;authors&gt;&lt;author&gt;Salvador Sanz, J. F.&lt;/author&gt;&lt;author&gt;Sanchez-Payá, J.&lt;/author&gt;&lt;author&gt;Marín, J. R.&lt;/author&gt;&lt;/authors&gt;&lt;/contributors&gt;&lt;auth-address&gt;J.F.S. Sanz, Albufereta Alicante, 03016 Alicante, Spain&lt;/auth-address&gt;&lt;titles&gt;&lt;title&gt;Spanish version of the Burn-Specific Health Scale&lt;/title&gt;&lt;secondary-title&gt;J Trauma Inj Infect Crit Care&lt;/secondary-title&gt;&lt;/titles&gt;&lt;periodical&gt;&lt;full-title&gt;J TRAUMA INJ INFECT CRIT CARE&lt;/full-title&gt;&lt;/periodical&gt;&lt;pages&gt;581-587&lt;/pages&gt;&lt;volume&gt;45&lt;/volume&gt;&lt;number&gt;3&lt;/number&gt;&lt;keywords&gt;&lt;keyword&gt;adolescent&lt;/keyword&gt;&lt;keyword&gt;adult&lt;/keyword&gt;&lt;keyword&gt;aged&lt;/keyword&gt;&lt;keyword&gt;burn&lt;/keyword&gt;&lt;keyword&gt;conference paper&lt;/keyword&gt;&lt;keyword&gt;cultural factor&lt;/keyword&gt;&lt;keyword&gt;female&lt;/keyword&gt;&lt;keyword&gt;hospital discharge&lt;/keyword&gt;&lt;keyword&gt;human&lt;/keyword&gt;&lt;keyword&gt;injury scale&lt;/keyword&gt;&lt;keyword&gt;major clinical study&lt;/keyword&gt;&lt;keyword&gt;male&lt;/keyword&gt;&lt;keyword&gt;medical decision making&lt;/keyword&gt;&lt;keyword&gt;patient care&lt;/keyword&gt;&lt;keyword&gt;practice guideline&lt;/keyword&gt;&lt;keyword&gt;priority journal&lt;/keyword&gt;&lt;keyword&gt;psychometry&lt;/keyword&gt;&lt;keyword&gt;quality of life&lt;/keyword&gt;&lt;keyword&gt;questionnaire&lt;/keyword&gt;&lt;keyword&gt;Spain&lt;/keyword&gt;&lt;/keywords&gt;&lt;dates&gt;&lt;year&gt;1998&lt;/year&gt;&lt;/dates&gt;&lt;isbn&gt;1079-6061&lt;/isbn&gt;&lt;urls&gt;&lt;related-urls&gt;&lt;url&gt;http://www.embase.com/search/results?subaction=viewrecord&amp;amp;from=export&amp;amp;id=L28453538&lt;/url&gt;&lt;url&gt;http://dx.doi.org/10.1097/00005373-199809000-00029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94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B30E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F63A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F132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E80F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64028440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04628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Salvador Sanz 1999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Salvador-Sanz&lt;/Author&gt;&lt;Year&gt;1999&lt;/Year&gt;&lt;RecNum&gt;2194&lt;/RecNum&gt;&lt;DisplayText&gt;[95]&lt;/DisplayText&gt;&lt;record&gt;&lt;rec-number&gt;2194&lt;/rec-number&gt;&lt;foreign-keys&gt;&lt;key app="EN" db-id="z5rrfs5zafs9znevw9pvtdtw2f0v0ree920z" timestamp="1476361702"&gt;2194&lt;/key&gt;&lt;/foreign-keys&gt;&lt;ref-type name="Journal Article"&gt;17&lt;/ref-type&gt;&lt;contributors&gt;&lt;authors&gt;&lt;author&gt;Salvador-Sanz, J. F.&lt;/author&gt;&lt;author&gt;Sanchez-Payá, J.&lt;/author&gt;&lt;author&gt;Rodriguez-Marín, J.&lt;/author&gt;&lt;/authors&gt;&lt;/contributors&gt;&lt;auth-address&gt;J.F. Salvador-Sanz, 03016 Alicante, Spain&lt;/auth-address&gt;&lt;titles&gt;&lt;title&gt;Quality of life of the Spanish burn patient&lt;/title&gt;&lt;secondary-title&gt;Burns&lt;/secondary-title&gt;&lt;/titles&gt;&lt;periodical&gt;&lt;full-title&gt;BURNS&lt;/full-title&gt;&lt;/periodical&gt;&lt;pages&gt;593-598&lt;/pages&gt;&lt;volume&gt;25&lt;/volume&gt;&lt;number&gt;7&lt;/number&gt;&lt;keywords&gt;&lt;keyword&gt;adult&lt;/keyword&gt;&lt;keyword&gt;article&lt;/keyword&gt;&lt;keyword&gt;burn&lt;/keyword&gt;&lt;keyword&gt;demography&lt;/keyword&gt;&lt;keyword&gt;female&lt;/keyword&gt;&lt;keyword&gt;hospitalization&lt;/keyword&gt;&lt;keyword&gt;human&lt;/keyword&gt;&lt;keyword&gt;major clinical study&lt;/keyword&gt;&lt;keyword&gt;male&lt;/keyword&gt;&lt;keyword&gt;mental health&lt;/keyword&gt;&lt;keyword&gt;psychological aspect&lt;/keyword&gt;&lt;keyword&gt;quality of life&lt;/keyword&gt;&lt;keyword&gt;questionnaire&lt;/keyword&gt;&lt;keyword&gt;skin graft&lt;/keyword&gt;&lt;keyword&gt;Spain&lt;/keyword&gt;&lt;/keywords&gt;&lt;dates&gt;&lt;year&gt;1999&lt;/year&gt;&lt;/dates&gt;&lt;isbn&gt;0305-4179&lt;/isbn&gt;&lt;urls&gt;&lt;related-urls&gt;&lt;url&gt;http://www.embase.com/search/results?subaction=viewrecord&amp;amp;from=export&amp;amp;id=L29440903&lt;/url&gt;&lt;url&gt;http://dx.doi.org/10.1016/S0305-4179(99)00054-6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95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5378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0F9E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F2EE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6A7D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3EDC969B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98899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Stavrou 2015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TdGF2cm91PC9BdXRob3I+PFllYXI+MjAxNTwvWWVhcj48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TdGF2cm91PC9BdXRob3I+PFllYXI+MjAxNTwvWWVhcj48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105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2D60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A57A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2BFC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4CC4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20843D00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A8C9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Szczechowicz 2014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TemN6ZWNob3dpY3o8L0F1dGhvcj48WWVhcj4yMDE0PC9Z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TemN6ZWNob3dpY3o8L0F1dGhvcj48WWVhcj4yMDE0PC9Z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96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0D70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6BEC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2976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7884A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02AD1561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4F2B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val="en-GB"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val="en-GB" w:eastAsia="nl-NL"/>
              </w:rPr>
              <w:t xml:space="preserve">Tahir 2011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Tahir&lt;/Author&gt;&lt;Year&gt;2011&lt;/Year&gt;&lt;RecNum&gt;1166&lt;/RecNum&gt;&lt;DisplayText&gt;[44]&lt;/DisplayText&gt;&lt;record&gt;&lt;rec-number&gt;1166&lt;/rec-number&gt;&lt;foreign-keys&gt;&lt;key app="EN" db-id="z5rrfs5zafs9znevw9pvtdtw2f0v0ree920z" timestamp="1476361692"&gt;1166&lt;/key&gt;&lt;/foreign-keys&gt;&lt;ref-type name="Journal Article"&gt;17&lt;/ref-type&gt;&lt;contributors&gt;&lt;authors&gt;&lt;author&gt;Tahir, S. M.&lt;/author&gt;&lt;author&gt;Memon, M. M.&lt;/author&gt;&lt;author&gt;Ali, S. A.&lt;/author&gt;&lt;author&gt;Rasheeed, S.&lt;/author&gt;&lt;/authors&gt;&lt;/contributors&gt;&lt;auth-address&gt;S.M. Tahir&lt;/auth-address&gt;&lt;titles&gt;&lt;title&gt;Health related quality of life after burns: are we really treating burns?&lt;/title&gt;&lt;secondary-title&gt;J Ayub Med Coll Abbottabad&lt;/secondary-title&gt;&lt;/titles&gt;&lt;periodical&gt;&lt;full-title&gt;J Ayub Med Coll Abbottabad&lt;/full-title&gt;&lt;/periodical&gt;&lt;pages&gt;152-156&lt;/pages&gt;&lt;volume&gt;23&lt;/volume&gt;&lt;number&gt;2&lt;/number&gt;&lt;keywords&gt;&lt;keyword&gt;adult&lt;/keyword&gt;&lt;keyword&gt;article&lt;/keyword&gt;&lt;keyword&gt;burn&lt;/keyword&gt;&lt;keyword&gt;female&lt;/keyword&gt;&lt;keyword&gt;human&lt;/keyword&gt;&lt;keyword&gt;male&lt;/keyword&gt;&lt;keyword&gt;middle aged&lt;/keyword&gt;&lt;keyword&gt;pain assessment&lt;/keyword&gt;&lt;keyword&gt;prospective study&lt;/keyword&gt;&lt;keyword&gt;psychological aspect&lt;/keyword&gt;&lt;keyword&gt;quality of life&lt;/keyword&gt;&lt;keyword&gt;questionnaire&lt;/keyword&gt;&lt;keyword&gt;sex difference&lt;/keyword&gt;&lt;/keywords&gt;&lt;dates&gt;&lt;year&gt;2011&lt;/year&gt;&lt;/dates&gt;&lt;isbn&gt;1025-9589&lt;/isbn&gt;&lt;urls&gt;&lt;related-urls&gt;&lt;url&gt;http://www.embase.com/search/results?subaction=viewrecord&amp;amp;from=export&amp;amp;id=L373389862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 w:rsidRPr="000D1A85">
              <w:rPr>
                <w:rFonts w:eastAsia="Times New Roman" w:cs="Arial"/>
                <w:noProof/>
                <w:color w:val="000000"/>
                <w:sz w:val="20"/>
                <w:szCs w:val="20"/>
                <w:lang w:val="en-US" w:eastAsia="nl-NL"/>
              </w:rPr>
              <w:t>[44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0BF9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2943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BE63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B4C5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</w:tr>
      <w:tr w:rsidR="003363D0" w:rsidRPr="00EE0526" w14:paraId="26283DB3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9E74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Tang 2015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UYW5nPC9BdXRob3I+PFllYXI+MjAxNTwvWWVhcj48UmVj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UYW5nPC9BdXRob3I+PFllYXI+MjAxNTwvWWVhcj48UmVj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104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B769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1C591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51A6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39DC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4FBA3290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3B92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Van Loey 2012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Van Loey&lt;/Author&gt;&lt;Year&gt;2012&lt;/Year&gt;&lt;RecNum&gt;992&lt;/RecNum&gt;&lt;DisplayText&gt;[45]&lt;/DisplayText&gt;&lt;record&gt;&lt;rec-number&gt;992&lt;/rec-number&gt;&lt;foreign-keys&gt;&lt;key app="EN" db-id="z5rrfs5zafs9znevw9pvtdtw2f0v0ree920z"&gt;992&lt;/key&gt;&lt;/foreign-keys&gt;&lt;ref-type name="Journal Article"&gt;17&lt;/ref-type&gt;&lt;contributors&gt;&lt;authors&gt;&lt;author&gt;Van Loey, N. E.&lt;/author&gt;&lt;author&gt;Van Beeck, E. F.&lt;/author&gt;&lt;author&gt;Faber, B. W.&lt;/author&gt;&lt;author&gt;Van De Schoot, R.&lt;/author&gt;&lt;author&gt;Bremer, M.&lt;/author&gt;&lt;/authors&gt;&lt;/contributors&gt;&lt;auth-address&gt;N.E. Van Loey, Association of Dutch Burn Centres, 1940 EA Beverwijk, Netherlands&lt;/auth-address&gt;&lt;titles&gt;&lt;title&gt;Health-related quality of life after burns: A prospective multicenter cohort study with 18 months follow-up&lt;/title&gt;&lt;secondary-title&gt;J Trauma Acute Care Surg&lt;/secondary-title&gt;&lt;/titles&gt;&lt;periodical&gt;&lt;full-title&gt;J Trauma Acute Care Surg&lt;/full-title&gt;&lt;/periodical&gt;&lt;pages&gt;513-520&lt;/pages&gt;&lt;volume&gt;72&lt;/volume&gt;&lt;number&gt;2&lt;/number&gt;&lt;keywords&gt;&lt;keyword&gt;adult&lt;/keyword&gt;&lt;keyword&gt;age&lt;/keyword&gt;&lt;keyword&gt;article&lt;/keyword&gt;&lt;keyword&gt;burn&lt;/keyword&gt;&lt;keyword&gt;cohort analysis&lt;/keyword&gt;&lt;keyword&gt;controlled study&lt;/keyword&gt;&lt;keyword&gt;depression&lt;/keyword&gt;&lt;keyword&gt;female&lt;/keyword&gt;&lt;keyword&gt;follow up&lt;/keyword&gt;&lt;keyword&gt;hospitalization&lt;/keyword&gt;&lt;keyword&gt;human&lt;/keyword&gt;&lt;keyword&gt;illness trajectory&lt;/keyword&gt;&lt;keyword&gt;injury severity&lt;/keyword&gt;&lt;keyword&gt;major clinical study&lt;/keyword&gt;&lt;keyword&gt;male&lt;/keyword&gt;&lt;keyword&gt;priority journal&lt;/keyword&gt;&lt;keyword&gt;prospective study&lt;/keyword&gt;&lt;keyword&gt;quality of life&lt;/keyword&gt;&lt;keyword&gt;sex difference&lt;/keyword&gt;&lt;/keywords&gt;&lt;dates&gt;&lt;year&gt;2012&lt;/year&gt;&lt;/dates&gt;&lt;isbn&gt;2163-0755&amp;#xD;2163-0763&lt;/isbn&gt;&lt;urls&gt;&lt;related-urls&gt;&lt;url&gt;http://www.embase.com/search/results?subaction=viewrecord&amp;amp;from=export&amp;amp;id=L51686019&lt;/url&gt;&lt;url&gt;http://dx.doi.org/10.1097/TA.0b013e3182199072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45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388D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5F221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6BB2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66E81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149C244B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2A72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Wasiak 2013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XYXNpYWs8L0F1dGhvcj48WWVhcj4yMDEzPC9ZZWFyPjxS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XYXNpYWs8L0F1dGhvcj48WWVhcj4yMDEzPC9ZZWFyPjxS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48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2C7F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E88A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C54F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5593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4227CA3C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9032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t xml:space="preserve">Wasiak 2014a </w: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instrText xml:space="preserve"> ADDIN EN.CITE &lt;EndNote&gt;&lt;Cite&gt;&lt;Author&gt;Wasiak&lt;/Author&gt;&lt;Year&gt;2014&lt;/Year&gt;&lt;RecNum&gt;588&lt;/RecNum&gt;&lt;DisplayText&gt;[46]&lt;/DisplayText&gt;&lt;record&gt;&lt;rec-number&gt;588&lt;/rec-number&gt;&lt;foreign-keys&gt;&lt;key app="EN" db-id="z5rrfs5zafs9znevw9pvtdtw2f0v0ree920z" timestamp="1476361686"&gt;588&lt;/key&gt;&lt;/foreign-keys&gt;&lt;ref-type name="Journal Article"&gt;17&lt;/ref-type&gt;&lt;contributors&gt;&lt;authors&gt;&lt;author&gt;Wasiak, J.&lt;/author&gt;&lt;author&gt;Lee, S. J.&lt;/author&gt;&lt;author&gt;Paul, E.&lt;/author&gt;&lt;author&gt;Mahar, P.&lt;/author&gt;&lt;author&gt;Pfitzer, B.&lt;/author&gt;&lt;author&gt;Spinks, A.&lt;/author&gt;&lt;author&gt;Cleland, H.&lt;/author&gt;&lt;author&gt;Gabbe, B.&lt;/author&gt;&lt;/authors&gt;&lt;/contributors&gt;&lt;auth-address&gt;J. Wasiak, School of Public Health and Preventive Medicine, Monash University, Alfred Hospital, Melbourne, VIC, Australia&lt;/auth-address&gt;&lt;titles&gt;&lt;title&gt;Predictors of health status and health-related quality of life 12 months after severe burn&lt;/title&gt;&lt;secondary-title&gt;Burns&lt;/secondary-title&gt;&lt;/titles&gt;&lt;periodical&gt;&lt;full-title&gt;BURNS&lt;/full-title&gt;&lt;/periodical&gt;&lt;pages&gt;568-574&lt;/pages&gt;&lt;volume&gt;40&lt;/volume&gt;&lt;number&gt;4&lt;/number&gt;&lt;keywords&gt;&lt;keyword&gt;adult&lt;/keyword&gt;&lt;keyword&gt;article&lt;/keyword&gt;&lt;keyword&gt;body surface&lt;/keyword&gt;&lt;keyword&gt;burn&lt;/keyword&gt;&lt;keyword&gt;Burn Specific Health Scale Brief&lt;/keyword&gt;&lt;keyword&gt;cohort analysis&lt;/keyword&gt;&lt;keyword&gt;demography&lt;/keyword&gt;&lt;keyword&gt;female&lt;/keyword&gt;&lt;keyword&gt;follow up&lt;/keyword&gt;&lt;keyword&gt;health status&lt;/keyword&gt;&lt;keyword&gt;human&lt;/keyword&gt;&lt;keyword&gt;major clinical study&lt;/keyword&gt;&lt;keyword&gt;male&lt;/keyword&gt;&lt;keyword&gt;assessment of humans&lt;/keyword&gt;&lt;keyword&gt;outcome assessment&lt;/keyword&gt;&lt;keyword&gt;predictor variable&lt;/keyword&gt;&lt;keyword&gt;prospective study&lt;/keyword&gt;&lt;keyword&gt;quality of life&lt;/keyword&gt;&lt;keyword&gt;severe burn&lt;/keyword&gt;&lt;keyword&gt;Short Form 36&lt;/keyword&gt;&lt;keyword&gt;thickness&lt;/keyword&gt;&lt;/keywords&gt;&lt;dates&gt;&lt;year&gt;2014&lt;/year&gt;&lt;/dates&gt;&lt;isbn&gt;1879-1409&amp;#xD;0305-4179&lt;/isbn&gt;&lt;urls&gt;&lt;related-urls&gt;&lt;url&gt;http://www.embase.com/search/results?subaction=viewrecord&amp;amp;from=export&amp;amp;id=L53029021&lt;/url&gt;&lt;url&gt;http://dx.doi.org/10.1016/j.burns.2014.01.021&lt;/url&gt;&lt;/related-urls&gt;&lt;/urls&gt;&lt;/record&gt;&lt;/Cite&gt;&lt;/EndNote&gt;</w:instrTex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sz w:val="20"/>
                <w:szCs w:val="20"/>
                <w:lang w:eastAsia="nl-NL"/>
              </w:rPr>
              <w:t>[46]</w: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AA19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6276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346F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5EDF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29453FD0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6275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Wasiak 2014b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Wasiak&lt;/Author&gt;&lt;Year&gt;2014&lt;/Year&gt;&lt;RecNum&gt;504&lt;/RecNum&gt;&lt;DisplayText&gt;[49]&lt;/DisplayText&gt;&lt;record&gt;&lt;rec-number&gt;504&lt;/rec-number&gt;&lt;foreign-keys&gt;&lt;key app="EN" db-id="z5rrfs5zafs9znevw9pvtdtw2f0v0ree920z" timestamp="1476361685"&gt;504&lt;/key&gt;&lt;/foreign-keys&gt;&lt;ref-type name="Journal Article"&gt;17&lt;/ref-type&gt;&lt;contributors&gt;&lt;authors&gt;&lt;author&gt;Wasiak, J.&lt;/author&gt;&lt;author&gt;Paul, E.&lt;/author&gt;&lt;author&gt;Lee, S. J.&lt;/author&gt;&lt;author&gt;Mahar, P.&lt;/author&gt;&lt;author&gt;Pfitzer, B.&lt;/author&gt;&lt;author&gt;Spinks, A.&lt;/author&gt;&lt;author&gt;Cleland, H.&lt;/author&gt;&lt;author&gt;Gabbe, B.&lt;/author&gt;&lt;/authors&gt;&lt;/contributors&gt;&lt;auth-address&gt;J. Wasiak, Victorian Adult Burns Service, Monash University, Alfred Hospital, Melbourne, VIC, Australia&lt;/auth-address&gt;&lt;titles&gt;&lt;title&gt;Patterns of recovery over 12 months following a burn injury in Australia&lt;/title&gt;&lt;secondary-title&gt;Injury&lt;/secondary-title&gt;&lt;/titles&gt;&lt;periodical&gt;&lt;full-title&gt;INJURY&lt;/full-title&gt;&lt;/periodical&gt;&lt;pages&gt;1459-1464&lt;/pages&gt;&lt;volume&gt;45&lt;/volume&gt;&lt;number&gt;9&lt;/number&gt;&lt;keywords&gt;&lt;keyword&gt;adult&lt;/keyword&gt;&lt;keyword&gt;article&lt;/keyword&gt;&lt;keyword&gt;Australia&lt;/keyword&gt;&lt;keyword&gt;body surface&lt;/keyword&gt;&lt;keyword&gt;burn&lt;/keyword&gt;&lt;keyword&gt;burn patient&lt;/keyword&gt;&lt;keyword&gt;Burn Specific Health Scale Brief&lt;/keyword&gt;&lt;keyword&gt;convalescence&lt;/keyword&gt;&lt;keyword&gt;female&lt;/keyword&gt;&lt;keyword&gt;hand function&lt;/keyword&gt;&lt;keyword&gt;health status&lt;/keyword&gt;&lt;keyword&gt;human&lt;/keyword&gt;&lt;keyword&gt;injury severity&lt;/keyword&gt;&lt;keyword&gt;length of stay&lt;/keyword&gt;&lt;keyword&gt;major clinical study&lt;/keyword&gt;&lt;keyword&gt;male&lt;/keyword&gt;&lt;keyword&gt;priority journal&lt;/keyword&gt;&lt;keyword&gt;quality of life&lt;/keyword&gt;&lt;keyword&gt;rating scale&lt;/keyword&gt;&lt;keyword&gt;Short Form 36&lt;/keyword&gt;&lt;keyword&gt;social psychology&lt;/keyword&gt;&lt;keyword&gt;work capacity&lt;/keyword&gt;&lt;/keywords&gt;&lt;dates&gt;&lt;year&gt;2014&lt;/year&gt;&lt;/dates&gt;&lt;isbn&gt;1879-0267&amp;#xD;0020-1383&lt;/isbn&gt;&lt;urls&gt;&lt;related-urls&gt;&lt;url&gt;http://www.embase.com/search/results?subaction=viewrecord&amp;amp;from=export&amp;amp;id=L53079344&lt;/url&gt;&lt;url&gt;http://dx.doi.org/10.1016/j.injury.2014.02.018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49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09371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5378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0424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CABB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39CD2F86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DD35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Wasiak 2016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Wasiak&lt;/Author&gt;&lt;Year&gt;2016&lt;/Year&gt;&lt;RecNum&gt;158&lt;/RecNum&gt;&lt;DisplayText&gt;[47]&lt;/DisplayText&gt;&lt;record&gt;&lt;rec-number&gt;158&lt;/rec-number&gt;&lt;foreign-keys&gt;&lt;key app="EN" db-id="z5rrfs5zafs9znevw9pvtdtw2f0v0ree920z" timestamp="1476361682"&gt;158&lt;/key&gt;&lt;/foreign-keys&gt;&lt;ref-type name="Journal Article"&gt;17&lt;/ref-type&gt;&lt;contributors&gt;&lt;authors&gt;&lt;author&gt;Wasiak, J.&lt;/author&gt;&lt;author&gt;Lee, S. J.&lt;/author&gt;&lt;author&gt;Paul, E.&lt;/author&gt;&lt;author&gt;Shen, A.&lt;/author&gt;&lt;author&gt;Tan, H.&lt;/author&gt;&lt;author&gt;Cleland, H.&lt;/author&gt;&lt;author&gt;Gabbe, B.&lt;/author&gt;&lt;/authors&gt;&lt;/contributors&gt;&lt;auth-address&gt;J. Wasiak, Epworth Radiation Oncology, Level 4, The Epworth Centre, 32 Erin Street, Richmond VIC 3121, Australia&lt;/auth-address&gt;&lt;titles&gt;&lt;title&gt;Female patients display poorer burn-specific quality of life 12 months after a burn injury&lt;/title&gt;&lt;secondary-title&gt;Injury&lt;/secondary-title&gt;&lt;/titles&gt;&lt;periodical&gt;&lt;full-title&gt;INJURY&lt;/full-title&gt;&lt;/periodical&gt;&lt;keywords&gt;&lt;keyword&gt;alcohol use disorder&lt;/keyword&gt;&lt;keyword&gt;attention&lt;/keyword&gt;&lt;keyword&gt;body image&lt;/keyword&gt;&lt;keyword&gt;burn patient&lt;/keyword&gt;&lt;keyword&gt;controlled study&lt;/keyword&gt;&lt;keyword&gt;evidence based practice center&lt;/keyword&gt;&lt;keyword&gt;female&lt;/keyword&gt;&lt;keyword&gt;health status&lt;/keyword&gt;&lt;keyword&gt;heat sensitivity&lt;/keyword&gt;&lt;keyword&gt;human&lt;/keyword&gt;&lt;keyword&gt;human tissue&lt;/keyword&gt;&lt;keyword&gt;instrument validation&lt;/keyword&gt;&lt;keyword&gt;long term care&lt;/keyword&gt;&lt;keyword&gt;major clinical study&lt;/keyword&gt;&lt;keyword&gt;male&lt;/keyword&gt;&lt;keyword&gt;mental health&lt;/keyword&gt;&lt;keyword&gt;mental stress&lt;/keyword&gt;&lt;keyword&gt;monitoring&lt;/keyword&gt;&lt;keyword&gt;morbidity&lt;/keyword&gt;&lt;keyword&gt;sample size&lt;/keyword&gt;&lt;keyword&gt;sex difference&lt;/keyword&gt;&lt;keyword&gt;Short Form 36&lt;/keyword&gt;&lt;/keywords&gt;&lt;dates&gt;&lt;year&gt;2016&lt;/year&gt;&lt;/dates&gt;&lt;isbn&gt;1879-0267&amp;#xD;0020-1383&lt;/isbn&gt;&lt;urls&gt;&lt;related-urls&gt;&lt;url&gt;http://www.embase.com/search/results?subaction=viewrecord&amp;amp;from=export&amp;amp;id=L611499764&lt;/url&gt;&lt;url&gt;http://dx.doi.org/10.1016/j.injury.2016.07.032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47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1CD6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2D57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434A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4152D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7FCFCA01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4E8C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lastRenderedPageBreak/>
              <w:t xml:space="preserve">Willebrand 2006 </w: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instrText xml:space="preserve"> ADDIN EN.CITE &lt;EndNote&gt;&lt;Cite&gt;&lt;Author&gt;Willebrand&lt;/Author&gt;&lt;Year&gt;2006&lt;/Year&gt;&lt;RecNum&gt;1735&lt;/RecNum&gt;&lt;DisplayText&gt;[97]&lt;/DisplayText&gt;&lt;record&gt;&lt;rec-number&gt;1735&lt;/rec-number&gt;&lt;foreign-keys&gt;&lt;key app="EN" db-id="z5rrfs5zafs9znevw9pvtdtw2f0v0ree920z" timestamp="1477047079"&gt;1735&lt;/key&gt;&lt;key app="ENWeb" db-id=""&gt;0&lt;/key&gt;&lt;/foreign-keys&gt;&lt;ref-type name="Journal Article"&gt;17&lt;/ref-type&gt;&lt;contributors&gt;&lt;authors&gt;&lt;author&gt;Willebrand, M.&lt;/author&gt;&lt;author&gt;Andersson, G.&lt;/author&gt;&lt;author&gt;Kildal, M.&lt;/author&gt;&lt;author&gt;Gerdin, B.&lt;/author&gt;&lt;author&gt;Ekselius, L.&lt;/author&gt;&lt;/authors&gt;&lt;/contributors&gt;&lt;auth-address&gt;M. Willebrand, Department of Neuroscience, Psychiatry, Uppsala University Hospital, SE-751 85 Uppsala, Sweden&lt;/auth-address&gt;&lt;titles&gt;&lt;title&gt;Injury-related fear-avoidance, neuroticism and burn-specific health&lt;/title&gt;&lt;secondary-title&gt;Burns&lt;/secondary-title&gt;&lt;/titles&gt;&lt;periodical&gt;&lt;full-title&gt;BURNS&lt;/full-title&gt;&lt;/periodical&gt;&lt;pages&gt;408-415&lt;/pages&gt;&lt;volume&gt;32&lt;/volume&gt;&lt;number&gt;4&lt;/number&gt;&lt;keywords&gt;&lt;keyword&gt;adolescent&lt;/keyword&gt;&lt;keyword&gt;adult&lt;/keyword&gt;&lt;keyword&gt;article&lt;/keyword&gt;&lt;keyword&gt;avoidance behavior&lt;/keyword&gt;&lt;keyword&gt;burn&lt;/keyword&gt;&lt;keyword&gt;chi square test&lt;/keyword&gt;&lt;keyword&gt;controlled study&lt;/keyword&gt;&lt;keyword&gt;convalescence&lt;/keyword&gt;&lt;keyword&gt;fear&lt;/keyword&gt;&lt;keyword&gt;female&lt;/keyword&gt;&lt;keyword&gt;health status&lt;/keyword&gt;&lt;keyword&gt;health survey&lt;/keyword&gt;&lt;keyword&gt;human&lt;/keyword&gt;&lt;keyword&gt;logistic regression analysis&lt;/keyword&gt;&lt;keyword&gt;male&lt;/keyword&gt;&lt;keyword&gt;medical leave&lt;/keyword&gt;&lt;keyword&gt;neurosis&lt;/keyword&gt;&lt;keyword&gt;physical disease&lt;/keyword&gt;&lt;keyword&gt;psychosocial disorder&lt;/keyword&gt;&lt;keyword&gt;rating scale&lt;/keyword&gt;&lt;/keywords&gt;&lt;dates&gt;&lt;year&gt;2006&lt;/year&gt;&lt;/dates&gt;&lt;isbn&gt;0305-4179&lt;/isbn&gt;&lt;urls&gt;&lt;related-urls&gt;&lt;url&gt;http://www.embase.com/search/results?subaction=viewrecord&amp;amp;from=export&amp;amp;id=L43626559&lt;/url&gt;&lt;url&gt;http://dx.doi.org/10.1016/j.burns.2005.11.005&lt;/url&gt;&lt;/related-urls&gt;&lt;/urls&gt;&lt;/record&gt;&lt;/Cite&gt;&lt;/EndNote&gt;</w:instrTex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sz w:val="20"/>
                <w:szCs w:val="20"/>
                <w:lang w:eastAsia="nl-NL"/>
              </w:rPr>
              <w:t>[97]</w: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387AA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86F6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5C849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16F8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0ED61F3F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858B4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sz w:val="20"/>
                <w:szCs w:val="20"/>
                <w:lang w:eastAsia="nl-NL"/>
              </w:rPr>
            </w:pPr>
            <w:r>
              <w:rPr>
                <w:rFonts w:eastAsia="Times New Roman" w:cs="Arial"/>
                <w:sz w:val="20"/>
                <w:szCs w:val="20"/>
                <w:lang w:eastAsia="nl-NL"/>
              </w:rPr>
              <w:t xml:space="preserve">Willebrand 2011 </w:t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instrText xml:space="preserve"> ADDIN EN.CITE &lt;EndNote&gt;&lt;Cite&gt;&lt;Author&gt;Willebrand&lt;/Author&gt;&lt;Year&gt;2011&lt;/Year&gt;&lt;RecNum&gt;6282&lt;/RecNum&gt;&lt;DisplayText&gt;[52]&lt;/DisplayText&gt;&lt;record&gt;&lt;rec-number&gt;6282&lt;/rec-number&gt;&lt;foreign-keys&gt;&lt;key app="EN" db-id="z5rrfs5zafs9znevw9pvtdtw2f0v0ree920z" timestamp="1507119027"&gt;6282&lt;/key&gt;&lt;/foreign-keys&gt;&lt;ref-type name="Journal Article"&gt;17&lt;/ref-type&gt;&lt;contributors&gt;&lt;authors&gt;&lt;author&gt;Willebrand, Mimmie&lt;/author&gt;&lt;author&gt;Kildal, Morten&lt;/author&gt;&lt;/authors&gt;&lt;/contributors&gt;&lt;titles&gt;&lt;title&gt;Burn specific health up to 24 months after the burn—a prospective validation of the simplified model of the Burn Specific Health Scale-Brief&lt;/title&gt;&lt;secondary-title&gt;J Trauma Acute Care Surg&lt;/secondary-title&gt;&lt;/titles&gt;&lt;periodical&gt;&lt;full-title&gt;J Trauma Acute Care Surg&lt;/full-title&gt;&lt;/periodical&gt;&lt;pages&gt;78-84&lt;/pages&gt;&lt;volume&gt;71&lt;/volume&gt;&lt;number&gt;1&lt;/number&gt;&lt;dates&gt;&lt;year&gt;2011&lt;/year&gt;&lt;/dates&gt;&lt;isbn&gt;2163-0755&lt;/isbn&gt;&lt;urls&gt;&lt;/urls&gt;&lt;/record&gt;&lt;/Cite&gt;&lt;/EndNote&gt;</w:instrText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sz w:val="20"/>
                <w:szCs w:val="20"/>
                <w:lang w:eastAsia="nl-NL"/>
              </w:rPr>
              <w:t>[52]</w:t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3C6FC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9897A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FEDF9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D5BD9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198F0BBD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976D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val="en-GB"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val="en-GB" w:eastAsia="nl-NL"/>
              </w:rPr>
              <w:t xml:space="preserve">Williams 2012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XaWxsaWFtczwvQXV0aG9yPjxZZWFyPjIwMTI8L1llYXI+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>
                <w:fldData xml:space="preserve">PEVuZE5vdGU+PENpdGU+PEF1dGhvcj5XaWxsaWFtczwvQXV0aG9yPjxZZWFyPjIwMTI8L1llYXI+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</w:fldData>
              </w:fldCha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 w:rsidRPr="000D1A85">
              <w:rPr>
                <w:rFonts w:eastAsia="Times New Roman" w:cs="Arial"/>
                <w:noProof/>
                <w:color w:val="000000"/>
                <w:sz w:val="20"/>
                <w:szCs w:val="20"/>
                <w:lang w:val="en-US" w:eastAsia="nl-NL"/>
              </w:rPr>
              <w:t>[50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231B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8FD4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8C26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6420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</w:tr>
      <w:tr w:rsidR="003363D0" w:rsidRPr="00EE0526" w14:paraId="74A3B38D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2104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t xml:space="preserve">Xie 2012 </w: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begin">
                <w:fldData xml:space="preserve">PEVuZE5vdGU+PENpdGU+PEF1dGhvcj5YaWU8L0F1dGhvcj48WWVhcj4yMDEyPC9ZZWFyPjxSZWNO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</w:fldData>
              </w:fldChar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fldChar w:fldCharType="begin">
                <w:fldData xml:space="preserve">PEVuZE5vdGU+PENpdGU+PEF1dGhvcj5YaWU8L0F1dGhvcj48WWVhcj4yMDEyPC9ZZWFyPjxSZWNO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</w:fldData>
              </w:fldChar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sz w:val="20"/>
                <w:szCs w:val="20"/>
                <w:lang w:eastAsia="nl-NL"/>
              </w:rPr>
              <w:t>[100]</w: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8399E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74A36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6D9BF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C765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</w:tr>
      <w:tr w:rsidR="003363D0" w:rsidRPr="00EE0526" w14:paraId="7D10AC4F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C15EB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t xml:space="preserve">Xie 2012 </w: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begin">
                <w:fldData xml:space="preserve">PEVuZE5vdGU+PENpdGU+PEF1dGhvcj5YaWU8L0F1dGhvcj48WWVhcj4yMDEyPC9ZZWFyPjxSZWNO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</w:fldData>
              </w:fldChar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instrText xml:space="preserve"> ADDIN EN.CITE </w:instrText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fldChar w:fldCharType="begin">
                <w:fldData xml:space="preserve">PEVuZE5vdGU+PENpdGU+PEF1dGhvcj5YaWU8L0F1dGhvcj48WWVhcj4yMDEyPC9ZZWFyPjxSZWNO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</w:fldData>
              </w:fldChar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instrText xml:space="preserve"> ADDIN EN.CITE.DATA </w:instrText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</w:r>
            <w:r>
              <w:rPr>
                <w:rFonts w:eastAsia="Times New Roman" w:cs="Arial"/>
                <w:sz w:val="20"/>
                <w:szCs w:val="20"/>
                <w:lang w:eastAsia="nl-NL"/>
              </w:rPr>
              <w:fldChar w:fldCharType="end"/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sz w:val="20"/>
                <w:szCs w:val="20"/>
                <w:lang w:eastAsia="nl-NL"/>
              </w:rPr>
              <w:t>[22]</w:t>
            </w:r>
            <w:r w:rsidRPr="00EE0526">
              <w:rPr>
                <w:rFonts w:eastAsia="Times New Roman" w:cs="Arial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1AF38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B987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4CBA5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56A0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  <w:tr w:rsidR="003363D0" w:rsidRPr="00EE0526" w14:paraId="14CBD622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F4DE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Zhang 2014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Zhang&lt;/Author&gt;&lt;Year&gt;2014&lt;/Year&gt;&lt;RecNum&gt;577&lt;/RecNum&gt;&lt;DisplayText&gt;[98]&lt;/DisplayText&gt;&lt;record&gt;&lt;rec-number&gt;577&lt;/rec-number&gt;&lt;foreign-keys&gt;&lt;key app="EN" db-id="z5rrfs5zafs9znevw9pvtdtw2f0v0ree920z" timestamp="1476361686"&gt;577&lt;/key&gt;&lt;/foreign-keys&gt;&lt;ref-type name="Journal Article"&gt;17&lt;/ref-type&gt;&lt;contributors&gt;&lt;authors&gt;&lt;author&gt;Zhang, L. J.&lt;/author&gt;&lt;author&gt;Cao, J.&lt;/author&gt;&lt;author&gt;Feng, P.&lt;/author&gt;&lt;author&gt;Huang, J.&lt;/author&gt;&lt;author&gt;Lu, J.&lt;/author&gt;&lt;author&gt;Lu, X. Y.&lt;/author&gt;&lt;author&gt;Xia, Z. F.&lt;/author&gt;&lt;/authors&gt;&lt;/contributors&gt;&lt;auth-address&gt;Z.-F. Xia, Burn Center, Changhai Hospital, Second Military Medical University, Shanghai 200433, China&lt;/auth-address&gt;&lt;titles&gt;&lt;title&gt;Influencing factors of the quality of life in Chinese burn patients: Investigation with adapted Chinese version of the BSHS-B&lt;/title&gt;&lt;secondary-title&gt;Burns&lt;/secondary-title&gt;&lt;/titles&gt;&lt;periodical&gt;&lt;full-title&gt;BURNS&lt;/full-title&gt;&lt;/periodical&gt;&lt;pages&gt;731-736&lt;/pages&gt;&lt;volume&gt;40&lt;/volume&gt;&lt;number&gt;4&lt;/number&gt;&lt;keywords&gt;&lt;keyword&gt;adult&lt;/keyword&gt;&lt;keyword&gt;article&lt;/keyword&gt;&lt;keyword&gt;artificial ventilation&lt;/keyword&gt;&lt;keyword&gt;body surface&lt;/keyword&gt;&lt;keyword&gt;burn&lt;/keyword&gt;&lt;keyword&gt;burn patient&lt;/keyword&gt;&lt;keyword&gt;Burn Specific Health Scale Brief&lt;/keyword&gt;&lt;keyword&gt;China&lt;/keyword&gt;&lt;keyword&gt;Chinese&lt;/keyword&gt;&lt;keyword&gt;female&lt;/keyword&gt;&lt;keyword&gt;hand malformation&lt;/keyword&gt;&lt;keyword&gt;human&lt;/keyword&gt;&lt;keyword&gt;major clinical study&lt;/keyword&gt;&lt;keyword&gt;male&lt;/keyword&gt;&lt;keyword&gt;multiple linear regression analysis&lt;/keyword&gt;&lt;keyword&gt;assessment of humans&lt;/keyword&gt;&lt;keyword&gt;pain&lt;/keyword&gt;&lt;keyword&gt;pruritus&lt;/keyword&gt;&lt;keyword&gt;quality of life&lt;/keyword&gt;&lt;/keywords&gt;&lt;dates&gt;&lt;year&gt;2014&lt;/year&gt;&lt;/dates&gt;&lt;isbn&gt;1879-1409&amp;#xD;0305-4179&lt;/isbn&gt;&lt;urls&gt;&lt;related-urls&gt;&lt;url&gt;http://www.embase.com/search/results?subaction=viewrecord&amp;amp;from=export&amp;amp;id=L52882232&lt;/url&gt;&lt;url&gt;http://dx.doi.org/10.1016/j.burns.2013.09.011&lt;/url&gt;&lt;/related-urls&gt;&lt;/urls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98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BA24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40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C7892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3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A5487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9909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</w:tr>
      <w:tr w:rsidR="003363D0" w:rsidRPr="00EE0526" w14:paraId="79B7CBAE" w14:textId="77777777" w:rsidTr="00BB7B5E">
        <w:trPr>
          <w:trHeight w:val="300"/>
        </w:trPr>
        <w:tc>
          <w:tcPr>
            <w:tcW w:w="23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E28674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 xml:space="preserve">Zorita 2016 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begin"/>
            </w:r>
            <w:r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instrText xml:space="preserve"> ADDIN EN.CITE &lt;EndNote&gt;&lt;Cite&gt;&lt;Author&gt;Zorita&lt;/Author&gt;&lt;Year&gt;2016&lt;/Year&gt;&lt;RecNum&gt;4061&lt;/RecNum&gt;&lt;DisplayText&gt;[99]&lt;/DisplayText&gt;&lt;record&gt;&lt;rec-number&gt;4061&lt;/rec-number&gt;&lt;foreign-keys&gt;&lt;key app="EN" db-id="z5rrfs5zafs9znevw9pvtdtw2f0v0ree920z" timestamp="1476361801"&gt;4061&lt;/key&gt;&lt;/foreign-keys&gt;&lt;ref-type name="Journal Article"&gt;17&lt;/ref-type&gt;&lt;contributors&gt;&lt;authors&gt;&lt;author&gt;Zorita, L. D.&lt;/author&gt;&lt;author&gt;Blanes, L.&lt;/author&gt;&lt;author&gt;Veiga, D. F.&lt;/author&gt;&lt;author&gt;Augusto, F. D.&lt;/author&gt;&lt;author&gt;Ferreira, L. M.&lt;/author&gt;&lt;/authors&gt;&lt;/contributors&gt;&lt;auth-address&gt;[Zorita, Liliane do Amaral; Blanes, Leila; Veiga, Daniela Francescato; Augusto, Fabiana da Silva; Ferreira, Lydia Masako] Fed Univ Sao Paulo UNIFESP, Sao Paulo, Brazil.&amp;#xD;Zorita, LD (reprint author), Univ Fed Sao Paulo, Div Plast Surg, Rua Napoleao Barros 715 4o Andar, BR-04024002 Sao Paulo, SP, Brazil.&amp;#xD;lilianezorita@yahoo.com.br&lt;/auth-address&gt;&lt;titles&gt;&lt;title&gt;Health-related Quality of Life and Self-esteem Among Burn Patients&lt;/title&gt;&lt;secondary-title&gt;Wounds Compend Clin Res Pract&lt;/secondary-title&gt;&lt;alt-title&gt;Wounds-a Compendium of Clinical Research and Practice&lt;/alt-title&gt;&lt;/titles&gt;&lt;alt-periodical&gt;&lt;full-title&gt;Wounds-Compend. Clin. Res. Pract.&lt;/full-title&gt;&lt;abbr-1&gt;Wounds-a Compendium of Clinical Research and Practice&lt;/abbr-1&gt;&lt;/alt-periodical&gt;&lt;pages&gt;27-34&lt;/pages&gt;&lt;volume&gt;28&lt;/volume&gt;&lt;number&gt;1&lt;/number&gt;&lt;keywords&gt;&lt;keyword&gt;burns&lt;/keyword&gt;&lt;keyword&gt;health-related quality of life&lt;/keyword&gt;&lt;keyword&gt;self-esteem&lt;/keyword&gt;&lt;keyword&gt;INJURY&lt;/keyword&gt;&lt;keyword&gt;PAIN&lt;/keyword&gt;&lt;keyword&gt;SURVIVORS&lt;/keyword&gt;&lt;keyword&gt;IMPACT&lt;/keyword&gt;&lt;keyword&gt;HOSPITALIZATION&lt;/keyword&gt;&lt;keyword&gt;OUTCOMES&lt;/keyword&gt;&lt;keyword&gt;CENTERS&lt;/keyword&gt;&lt;keyword&gt;ADULTS&lt;/keyword&gt;&lt;keyword&gt;CAMP&lt;/keyword&gt;&lt;keyword&gt;TIME&lt;/keyword&gt;&lt;/keywords&gt;&lt;dates&gt;&lt;year&gt;2016&lt;/year&gt;&lt;pub-dates&gt;&lt;date&gt;Jan&lt;/date&gt;&lt;/pub-dates&gt;&lt;/dates&gt;&lt;isbn&gt;1044-7946&lt;/isbn&gt;&lt;accession-num&gt;WOS:000369193100006&lt;/accession-num&gt;&lt;work-type&gt;Article&lt;/work-type&gt;&lt;urls&gt;&lt;/urls&gt;&lt;language&gt;English&lt;/language&gt;&lt;/record&gt;&lt;/Cite&gt;&lt;/EndNote&gt;</w:instrTex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separate"/>
            </w:r>
            <w:r>
              <w:rPr>
                <w:rFonts w:eastAsia="Times New Roman" w:cs="Arial"/>
                <w:noProof/>
                <w:color w:val="000000"/>
                <w:sz w:val="20"/>
                <w:szCs w:val="20"/>
                <w:lang w:eastAsia="nl-NL"/>
              </w:rPr>
              <w:t>[99]</w:t>
            </w: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fldChar w:fldCharType="end"/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4D018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Moderate risk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3FAB53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High risk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9C537C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  <w:tc>
          <w:tcPr>
            <w:tcW w:w="17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3BAF10" w14:textId="77777777" w:rsidR="003363D0" w:rsidRPr="00EE0526" w:rsidRDefault="003363D0" w:rsidP="00BB7B5E">
            <w:pPr>
              <w:spacing w:after="0" w:line="240" w:lineRule="auto"/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</w:pPr>
            <w:r w:rsidRPr="00EE0526">
              <w:rPr>
                <w:rFonts w:eastAsia="Times New Roman" w:cs="Arial"/>
                <w:color w:val="000000"/>
                <w:sz w:val="20"/>
                <w:szCs w:val="20"/>
                <w:lang w:eastAsia="nl-NL"/>
              </w:rPr>
              <w:t>Low risk</w:t>
            </w:r>
          </w:p>
        </w:tc>
      </w:tr>
    </w:tbl>
    <w:p w14:paraId="1A9E0830" w14:textId="795581C1" w:rsidR="00211941" w:rsidRPr="0049004D" w:rsidRDefault="00211941" w:rsidP="0049004D"/>
    <w:sectPr w:rsidR="00211941" w:rsidRPr="0049004D" w:rsidSect="008D44B3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611F05C" w15:done="0"/>
  <w15:commentEx w15:paraId="793EB49D" w15:done="0"/>
  <w15:commentEx w15:paraId="75A3D7E7" w15:done="0"/>
  <w15:commentEx w15:paraId="299EB646" w15:done="0"/>
  <w15:commentEx w15:paraId="48C370EC" w15:done="0"/>
  <w15:commentEx w15:paraId="51F8C600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E78F340" w14:textId="77777777" w:rsidR="0021792D" w:rsidRDefault="0021792D" w:rsidP="00A945E8">
      <w:pPr>
        <w:spacing w:after="0" w:line="240" w:lineRule="auto"/>
      </w:pPr>
      <w:r>
        <w:separator/>
      </w:r>
    </w:p>
  </w:endnote>
  <w:endnote w:type="continuationSeparator" w:id="0">
    <w:p w14:paraId="0D079445" w14:textId="77777777" w:rsidR="0021792D" w:rsidRDefault="0021792D" w:rsidP="00A945E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3F2E7AE" w14:textId="77777777" w:rsidR="0021792D" w:rsidRDefault="0021792D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553137458"/>
      <w:docPartObj>
        <w:docPartGallery w:val="Page Numbers (Bottom of Page)"/>
        <w:docPartUnique/>
      </w:docPartObj>
    </w:sdtPr>
    <w:sdtEndPr/>
    <w:sdtContent>
      <w:p w14:paraId="453ECC6E" w14:textId="77777777" w:rsidR="0021792D" w:rsidRDefault="0021792D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C5C7E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15357DA4" w14:textId="77777777" w:rsidR="0021792D" w:rsidRDefault="0021792D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1249E5C" w14:textId="77777777" w:rsidR="0021792D" w:rsidRDefault="0021792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EB73257" w14:textId="77777777" w:rsidR="0021792D" w:rsidRDefault="0021792D" w:rsidP="00A945E8">
      <w:pPr>
        <w:spacing w:after="0" w:line="240" w:lineRule="auto"/>
      </w:pPr>
      <w:r>
        <w:separator/>
      </w:r>
    </w:p>
  </w:footnote>
  <w:footnote w:type="continuationSeparator" w:id="0">
    <w:p w14:paraId="2570B1AD" w14:textId="77777777" w:rsidR="0021792D" w:rsidRDefault="0021792D" w:rsidP="00A945E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0529838" w14:textId="77777777" w:rsidR="0021792D" w:rsidRDefault="0021792D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708F4AF" w14:textId="77777777" w:rsidR="0021792D" w:rsidRDefault="0021792D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A379A8E" w14:textId="77777777" w:rsidR="0021792D" w:rsidRDefault="0021792D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203288C"/>
    <w:multiLevelType w:val="hybridMultilevel"/>
    <w:tmpl w:val="6B0057EE"/>
    <w:lvl w:ilvl="0" w:tplc="C458EB8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2CA154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D32411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F081DE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880F60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92C2A3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082E0D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8A44DC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CFE117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>
    <w:nsid w:val="18D00804"/>
    <w:multiLevelType w:val="hybridMultilevel"/>
    <w:tmpl w:val="8FC4BB74"/>
    <w:lvl w:ilvl="0" w:tplc="4A6C762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0921E31"/>
    <w:multiLevelType w:val="hybridMultilevel"/>
    <w:tmpl w:val="5BFEB3A0"/>
    <w:lvl w:ilvl="0" w:tplc="5F187DE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5F04029"/>
    <w:multiLevelType w:val="hybridMultilevel"/>
    <w:tmpl w:val="3F3EA0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51CD6342"/>
    <w:multiLevelType w:val="hybridMultilevel"/>
    <w:tmpl w:val="F6D4D670"/>
    <w:lvl w:ilvl="0" w:tplc="2CB6C47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6FC702D7"/>
    <w:multiLevelType w:val="hybridMultilevel"/>
    <w:tmpl w:val="3CB675EC"/>
    <w:lvl w:ilvl="0" w:tplc="3D4AB6D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F02293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092EED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23AE4D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C13EE54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758F7C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D6C0C3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A94499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84EE41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>
    <w:nsid w:val="750D3888"/>
    <w:multiLevelType w:val="multilevel"/>
    <w:tmpl w:val="FD7AC3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4"/>
  </w:num>
  <w:num w:numId="3">
    <w:abstractNumId w:val="3"/>
  </w:num>
  <w:num w:numId="4">
    <w:abstractNumId w:val="1"/>
  </w:num>
  <w:num w:numId="5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6"/>
  </w:num>
  <w:num w:numId="7">
    <w:abstractNumId w:val="2"/>
  </w:num>
  <w:num w:numId="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08"/>
  <w:hyphenationZone w:val="425"/>
  <w:characterSpacingControl w:val="doNotCompress"/>
  <w:hdrShapeDefaults>
    <o:shapedefaults v:ext="edit" spidmax="2048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5rrfs5zafs9znevw9pvtdtw2f0v0ree920z&quot;&gt;Brandwonden scriptie&lt;record-ids&gt;&lt;item&gt;26&lt;/item&gt;&lt;item&gt;61&lt;/item&gt;&lt;item&gt;149&lt;/item&gt;&lt;item&gt;158&lt;/item&gt;&lt;item&gt;186&lt;/item&gt;&lt;item&gt;196&lt;/item&gt;&lt;item&gt;207&lt;/item&gt;&lt;item&gt;215&lt;/item&gt;&lt;item&gt;224&lt;/item&gt;&lt;item&gt;250&lt;/item&gt;&lt;item&gt;269&lt;/item&gt;&lt;item&gt;289&lt;/item&gt;&lt;item&gt;305&lt;/item&gt;&lt;item&gt;310&lt;/item&gt;&lt;item&gt;319&lt;/item&gt;&lt;item&gt;399&lt;/item&gt;&lt;item&gt;454&lt;/item&gt;&lt;item&gt;455&lt;/item&gt;&lt;item&gt;504&lt;/item&gt;&lt;item&gt;516&lt;/item&gt;&lt;item&gt;577&lt;/item&gt;&lt;item&gt;588&lt;/item&gt;&lt;item&gt;622&lt;/item&gt;&lt;item&gt;644&lt;/item&gt;&lt;item&gt;666&lt;/item&gt;&lt;item&gt;718&lt;/item&gt;&lt;item&gt;721&lt;/item&gt;&lt;item&gt;730&lt;/item&gt;&lt;item&gt;755&lt;/item&gt;&lt;item&gt;766&lt;/item&gt;&lt;item&gt;823&lt;/item&gt;&lt;item&gt;830&lt;/item&gt;&lt;item&gt;836&lt;/item&gt;&lt;item&gt;837&lt;/item&gt;&lt;item&gt;843&lt;/item&gt;&lt;item&gt;865&lt;/item&gt;&lt;item&gt;913&lt;/item&gt;&lt;item&gt;923&lt;/item&gt;&lt;item&gt;939&lt;/item&gt;&lt;item&gt;946&lt;/item&gt;&lt;item&gt;969&lt;/item&gt;&lt;item&gt;970&lt;/item&gt;&lt;item&gt;1047&lt;/item&gt;&lt;item&gt;1074&lt;/item&gt;&lt;item&gt;1153&lt;/item&gt;&lt;item&gt;1166&lt;/item&gt;&lt;item&gt;1181&lt;/item&gt;&lt;item&gt;1213&lt;/item&gt;&lt;item&gt;1297&lt;/item&gt;&lt;item&gt;1313&lt;/item&gt;&lt;item&gt;1357&lt;/item&gt;&lt;item&gt;1368&lt;/item&gt;&lt;item&gt;1423&lt;/item&gt;&lt;item&gt;1437&lt;/item&gt;&lt;item&gt;1446&lt;/item&gt;&lt;item&gt;1449&lt;/item&gt;&lt;item&gt;1572&lt;/item&gt;&lt;item&gt;1659&lt;/item&gt;&lt;item&gt;1666&lt;/item&gt;&lt;item&gt;1694&lt;/item&gt;&lt;item&gt;1696&lt;/item&gt;&lt;item&gt;1735&lt;/item&gt;&lt;item&gt;1761&lt;/item&gt;&lt;item&gt;1802&lt;/item&gt;&lt;item&gt;1803&lt;/item&gt;&lt;item&gt;1837&lt;/item&gt;&lt;item&gt;1848&lt;/item&gt;&lt;item&gt;1855&lt;/item&gt;&lt;item&gt;1905&lt;/item&gt;&lt;item&gt;1928&lt;/item&gt;&lt;item&gt;1949&lt;/item&gt;&lt;item&gt;1994&lt;/item&gt;&lt;item&gt;2018&lt;/item&gt;&lt;item&gt;2050&lt;/item&gt;&lt;item&gt;2054&lt;/item&gt;&lt;item&gt;2194&lt;/item&gt;&lt;item&gt;2200&lt;/item&gt;&lt;item&gt;2219&lt;/item&gt;&lt;item&gt;2239&lt;/item&gt;&lt;item&gt;2250&lt;/item&gt;&lt;item&gt;2313&lt;/item&gt;&lt;item&gt;2575&lt;/item&gt;&lt;item&gt;2599&lt;/item&gt;&lt;item&gt;2680&lt;/item&gt;&lt;item&gt;2685&lt;/item&gt;&lt;item&gt;2763&lt;/item&gt;&lt;item&gt;3534&lt;/item&gt;&lt;item&gt;4061&lt;/item&gt;&lt;item&gt;6129&lt;/item&gt;&lt;item&gt;6185&lt;/item&gt;&lt;item&gt;6197&lt;/item&gt;&lt;item&gt;6198&lt;/item&gt;&lt;item&gt;6209&lt;/item&gt;&lt;item&gt;6211&lt;/item&gt;&lt;item&gt;6212&lt;/item&gt;&lt;item&gt;6214&lt;/item&gt;&lt;item&gt;6216&lt;/item&gt;&lt;item&gt;6219&lt;/item&gt;&lt;item&gt;6220&lt;/item&gt;&lt;item&gt;6221&lt;/item&gt;&lt;item&gt;6222&lt;/item&gt;&lt;item&gt;6223&lt;/item&gt;&lt;item&gt;6227&lt;/item&gt;&lt;item&gt;6229&lt;/item&gt;&lt;item&gt;6232&lt;/item&gt;&lt;item&gt;6233&lt;/item&gt;&lt;item&gt;6250&lt;/item&gt;&lt;item&gt;6251&lt;/item&gt;&lt;item&gt;6252&lt;/item&gt;&lt;item&gt;6253&lt;/item&gt;&lt;item&gt;6254&lt;/item&gt;&lt;item&gt;6255&lt;/item&gt;&lt;item&gt;6256&lt;/item&gt;&lt;item&gt;6257&lt;/item&gt;&lt;item&gt;6259&lt;/item&gt;&lt;item&gt;6266&lt;/item&gt;&lt;item&gt;6272&lt;/item&gt;&lt;item&gt;6282&lt;/item&gt;&lt;/record-ids&gt;&lt;/item&gt;&lt;/Libraries&gt;"/>
  </w:docVars>
  <w:rsids>
    <w:rsidRoot w:val="001B72CB"/>
    <w:rsid w:val="000003E9"/>
    <w:rsid w:val="00002423"/>
    <w:rsid w:val="00002ACC"/>
    <w:rsid w:val="000037CE"/>
    <w:rsid w:val="000045B5"/>
    <w:rsid w:val="0000575C"/>
    <w:rsid w:val="000061B2"/>
    <w:rsid w:val="000070C1"/>
    <w:rsid w:val="00007590"/>
    <w:rsid w:val="000104AD"/>
    <w:rsid w:val="000124C8"/>
    <w:rsid w:val="00014556"/>
    <w:rsid w:val="00015D80"/>
    <w:rsid w:val="00017409"/>
    <w:rsid w:val="00017669"/>
    <w:rsid w:val="00021934"/>
    <w:rsid w:val="00021F1F"/>
    <w:rsid w:val="000236A1"/>
    <w:rsid w:val="000242D9"/>
    <w:rsid w:val="00025BFE"/>
    <w:rsid w:val="00025D53"/>
    <w:rsid w:val="000265CC"/>
    <w:rsid w:val="00027023"/>
    <w:rsid w:val="00030F83"/>
    <w:rsid w:val="00032F04"/>
    <w:rsid w:val="00032F96"/>
    <w:rsid w:val="0003599E"/>
    <w:rsid w:val="00037251"/>
    <w:rsid w:val="00044401"/>
    <w:rsid w:val="000446C6"/>
    <w:rsid w:val="000446D6"/>
    <w:rsid w:val="000453A1"/>
    <w:rsid w:val="00046B23"/>
    <w:rsid w:val="0004781D"/>
    <w:rsid w:val="0005010F"/>
    <w:rsid w:val="00051150"/>
    <w:rsid w:val="000573AE"/>
    <w:rsid w:val="00061C7A"/>
    <w:rsid w:val="00061C84"/>
    <w:rsid w:val="00067089"/>
    <w:rsid w:val="00070C1E"/>
    <w:rsid w:val="00072676"/>
    <w:rsid w:val="00075C13"/>
    <w:rsid w:val="00080D34"/>
    <w:rsid w:val="00082FF2"/>
    <w:rsid w:val="000831BE"/>
    <w:rsid w:val="00084BE7"/>
    <w:rsid w:val="000878F2"/>
    <w:rsid w:val="00090798"/>
    <w:rsid w:val="00091D0B"/>
    <w:rsid w:val="00092759"/>
    <w:rsid w:val="00094799"/>
    <w:rsid w:val="000971BC"/>
    <w:rsid w:val="000A1645"/>
    <w:rsid w:val="000A35D5"/>
    <w:rsid w:val="000A6EEE"/>
    <w:rsid w:val="000A74C9"/>
    <w:rsid w:val="000A7683"/>
    <w:rsid w:val="000B1405"/>
    <w:rsid w:val="000B1528"/>
    <w:rsid w:val="000B1EF1"/>
    <w:rsid w:val="000B262D"/>
    <w:rsid w:val="000B36F5"/>
    <w:rsid w:val="000B3948"/>
    <w:rsid w:val="000B3B4D"/>
    <w:rsid w:val="000B5919"/>
    <w:rsid w:val="000B7DA1"/>
    <w:rsid w:val="000C1F51"/>
    <w:rsid w:val="000C3E2B"/>
    <w:rsid w:val="000C3FAA"/>
    <w:rsid w:val="000C4592"/>
    <w:rsid w:val="000C5F2A"/>
    <w:rsid w:val="000C610F"/>
    <w:rsid w:val="000C7184"/>
    <w:rsid w:val="000C7622"/>
    <w:rsid w:val="000D0532"/>
    <w:rsid w:val="000D230E"/>
    <w:rsid w:val="000D3AC0"/>
    <w:rsid w:val="000D3CCD"/>
    <w:rsid w:val="000D6F71"/>
    <w:rsid w:val="000D7453"/>
    <w:rsid w:val="000D76B4"/>
    <w:rsid w:val="000E378D"/>
    <w:rsid w:val="000E400C"/>
    <w:rsid w:val="000F1E7F"/>
    <w:rsid w:val="000F236A"/>
    <w:rsid w:val="000F625C"/>
    <w:rsid w:val="0010622C"/>
    <w:rsid w:val="00110C5E"/>
    <w:rsid w:val="00112E9F"/>
    <w:rsid w:val="00114B27"/>
    <w:rsid w:val="00116629"/>
    <w:rsid w:val="00121C08"/>
    <w:rsid w:val="00125F76"/>
    <w:rsid w:val="00127049"/>
    <w:rsid w:val="00127F05"/>
    <w:rsid w:val="00131B8B"/>
    <w:rsid w:val="001327CF"/>
    <w:rsid w:val="00136FF2"/>
    <w:rsid w:val="00140851"/>
    <w:rsid w:val="0014158E"/>
    <w:rsid w:val="00145CC5"/>
    <w:rsid w:val="00150211"/>
    <w:rsid w:val="001509A3"/>
    <w:rsid w:val="001557F8"/>
    <w:rsid w:val="00156923"/>
    <w:rsid w:val="001578B9"/>
    <w:rsid w:val="00161AD4"/>
    <w:rsid w:val="00162E2B"/>
    <w:rsid w:val="001645BA"/>
    <w:rsid w:val="00166637"/>
    <w:rsid w:val="00170589"/>
    <w:rsid w:val="001721E7"/>
    <w:rsid w:val="0017290F"/>
    <w:rsid w:val="0017389A"/>
    <w:rsid w:val="001741C5"/>
    <w:rsid w:val="001752A3"/>
    <w:rsid w:val="001764EB"/>
    <w:rsid w:val="0017779F"/>
    <w:rsid w:val="00182704"/>
    <w:rsid w:val="00182F29"/>
    <w:rsid w:val="00183209"/>
    <w:rsid w:val="0018373D"/>
    <w:rsid w:val="001844B8"/>
    <w:rsid w:val="0018612E"/>
    <w:rsid w:val="001873AE"/>
    <w:rsid w:val="0019045C"/>
    <w:rsid w:val="0019200F"/>
    <w:rsid w:val="00193068"/>
    <w:rsid w:val="0019373B"/>
    <w:rsid w:val="00195151"/>
    <w:rsid w:val="00196342"/>
    <w:rsid w:val="001A2D30"/>
    <w:rsid w:val="001A598C"/>
    <w:rsid w:val="001B281E"/>
    <w:rsid w:val="001B2ABE"/>
    <w:rsid w:val="001B3F1B"/>
    <w:rsid w:val="001B4410"/>
    <w:rsid w:val="001B45E9"/>
    <w:rsid w:val="001B6BF3"/>
    <w:rsid w:val="001B6BF7"/>
    <w:rsid w:val="001B72CB"/>
    <w:rsid w:val="001C1CAF"/>
    <w:rsid w:val="001C3166"/>
    <w:rsid w:val="001C40DD"/>
    <w:rsid w:val="001C5819"/>
    <w:rsid w:val="001C60D4"/>
    <w:rsid w:val="001D058E"/>
    <w:rsid w:val="001D127F"/>
    <w:rsid w:val="001D1285"/>
    <w:rsid w:val="001D1956"/>
    <w:rsid w:val="001E2BD9"/>
    <w:rsid w:val="001E2E02"/>
    <w:rsid w:val="001E3352"/>
    <w:rsid w:val="001E47DF"/>
    <w:rsid w:val="001E576E"/>
    <w:rsid w:val="001E5951"/>
    <w:rsid w:val="001E6418"/>
    <w:rsid w:val="001E7731"/>
    <w:rsid w:val="001E7963"/>
    <w:rsid w:val="001F1091"/>
    <w:rsid w:val="001F12AB"/>
    <w:rsid w:val="001F36A5"/>
    <w:rsid w:val="001F4777"/>
    <w:rsid w:val="001F55A1"/>
    <w:rsid w:val="001F5FFA"/>
    <w:rsid w:val="001F77CE"/>
    <w:rsid w:val="002005A3"/>
    <w:rsid w:val="002027F4"/>
    <w:rsid w:val="002031AC"/>
    <w:rsid w:val="00210600"/>
    <w:rsid w:val="00211941"/>
    <w:rsid w:val="00213D71"/>
    <w:rsid w:val="00213D86"/>
    <w:rsid w:val="002165B7"/>
    <w:rsid w:val="0021792D"/>
    <w:rsid w:val="00221663"/>
    <w:rsid w:val="002219BA"/>
    <w:rsid w:val="00223427"/>
    <w:rsid w:val="00225055"/>
    <w:rsid w:val="00233EAA"/>
    <w:rsid w:val="00237FE4"/>
    <w:rsid w:val="002437E7"/>
    <w:rsid w:val="00247427"/>
    <w:rsid w:val="00250E16"/>
    <w:rsid w:val="00252EC1"/>
    <w:rsid w:val="0025434B"/>
    <w:rsid w:val="00254C8C"/>
    <w:rsid w:val="002556B1"/>
    <w:rsid w:val="00256EA4"/>
    <w:rsid w:val="00257B19"/>
    <w:rsid w:val="00260973"/>
    <w:rsid w:val="00260C5B"/>
    <w:rsid w:val="00261949"/>
    <w:rsid w:val="002627E6"/>
    <w:rsid w:val="00262DFA"/>
    <w:rsid w:val="002635EE"/>
    <w:rsid w:val="00264A7D"/>
    <w:rsid w:val="00265C37"/>
    <w:rsid w:val="002661CA"/>
    <w:rsid w:val="00270A4A"/>
    <w:rsid w:val="002714ED"/>
    <w:rsid w:val="00275552"/>
    <w:rsid w:val="002759CC"/>
    <w:rsid w:val="002769CA"/>
    <w:rsid w:val="002774B5"/>
    <w:rsid w:val="002810B5"/>
    <w:rsid w:val="0028157F"/>
    <w:rsid w:val="00281FCD"/>
    <w:rsid w:val="002823B9"/>
    <w:rsid w:val="00283215"/>
    <w:rsid w:val="00284831"/>
    <w:rsid w:val="00285318"/>
    <w:rsid w:val="00286337"/>
    <w:rsid w:val="00286794"/>
    <w:rsid w:val="00287FBB"/>
    <w:rsid w:val="0029133E"/>
    <w:rsid w:val="002929AB"/>
    <w:rsid w:val="00292FAA"/>
    <w:rsid w:val="0029320A"/>
    <w:rsid w:val="002938D0"/>
    <w:rsid w:val="00293B91"/>
    <w:rsid w:val="00293F3B"/>
    <w:rsid w:val="00294B6F"/>
    <w:rsid w:val="00295624"/>
    <w:rsid w:val="0029607D"/>
    <w:rsid w:val="00297826"/>
    <w:rsid w:val="00297972"/>
    <w:rsid w:val="002A057B"/>
    <w:rsid w:val="002A300A"/>
    <w:rsid w:val="002A4C83"/>
    <w:rsid w:val="002A73FA"/>
    <w:rsid w:val="002A797B"/>
    <w:rsid w:val="002A7B05"/>
    <w:rsid w:val="002B01AD"/>
    <w:rsid w:val="002B13F9"/>
    <w:rsid w:val="002B3E55"/>
    <w:rsid w:val="002B6A5B"/>
    <w:rsid w:val="002C1CAA"/>
    <w:rsid w:val="002C4903"/>
    <w:rsid w:val="002C5E08"/>
    <w:rsid w:val="002D1528"/>
    <w:rsid w:val="002D2757"/>
    <w:rsid w:val="002D3824"/>
    <w:rsid w:val="002D3A64"/>
    <w:rsid w:val="002D3BDA"/>
    <w:rsid w:val="002D6AED"/>
    <w:rsid w:val="002D723C"/>
    <w:rsid w:val="002E11C3"/>
    <w:rsid w:val="002E2842"/>
    <w:rsid w:val="002E33B1"/>
    <w:rsid w:val="002E33EA"/>
    <w:rsid w:val="002E423C"/>
    <w:rsid w:val="002E646C"/>
    <w:rsid w:val="002E744D"/>
    <w:rsid w:val="002F315E"/>
    <w:rsid w:val="002F45DE"/>
    <w:rsid w:val="002F573C"/>
    <w:rsid w:val="002F599E"/>
    <w:rsid w:val="002F62C2"/>
    <w:rsid w:val="002F73EE"/>
    <w:rsid w:val="00306B96"/>
    <w:rsid w:val="003113E1"/>
    <w:rsid w:val="00312A88"/>
    <w:rsid w:val="00312F6C"/>
    <w:rsid w:val="00313941"/>
    <w:rsid w:val="0031486E"/>
    <w:rsid w:val="00314F38"/>
    <w:rsid w:val="00322C3A"/>
    <w:rsid w:val="00322D40"/>
    <w:rsid w:val="00322FDB"/>
    <w:rsid w:val="00323186"/>
    <w:rsid w:val="00324195"/>
    <w:rsid w:val="00324F9A"/>
    <w:rsid w:val="00326B80"/>
    <w:rsid w:val="0033336F"/>
    <w:rsid w:val="003337A0"/>
    <w:rsid w:val="003362C5"/>
    <w:rsid w:val="003363D0"/>
    <w:rsid w:val="003373F9"/>
    <w:rsid w:val="00337D77"/>
    <w:rsid w:val="00340299"/>
    <w:rsid w:val="00340C06"/>
    <w:rsid w:val="00342AE7"/>
    <w:rsid w:val="00342C52"/>
    <w:rsid w:val="00344585"/>
    <w:rsid w:val="00345B0B"/>
    <w:rsid w:val="003469C4"/>
    <w:rsid w:val="00351164"/>
    <w:rsid w:val="00352750"/>
    <w:rsid w:val="00355194"/>
    <w:rsid w:val="00357E4E"/>
    <w:rsid w:val="00361491"/>
    <w:rsid w:val="00362E15"/>
    <w:rsid w:val="00363013"/>
    <w:rsid w:val="00364F1D"/>
    <w:rsid w:val="00365FB5"/>
    <w:rsid w:val="00367CAC"/>
    <w:rsid w:val="00370C88"/>
    <w:rsid w:val="00371B26"/>
    <w:rsid w:val="003721E6"/>
    <w:rsid w:val="003850A9"/>
    <w:rsid w:val="0039413F"/>
    <w:rsid w:val="0039560A"/>
    <w:rsid w:val="003A12FB"/>
    <w:rsid w:val="003A444D"/>
    <w:rsid w:val="003B0A50"/>
    <w:rsid w:val="003B1D64"/>
    <w:rsid w:val="003B2462"/>
    <w:rsid w:val="003B3552"/>
    <w:rsid w:val="003B5E62"/>
    <w:rsid w:val="003B78BC"/>
    <w:rsid w:val="003B7B34"/>
    <w:rsid w:val="003B7E18"/>
    <w:rsid w:val="003C2E2F"/>
    <w:rsid w:val="003C47F7"/>
    <w:rsid w:val="003D34DB"/>
    <w:rsid w:val="003D4236"/>
    <w:rsid w:val="003D4256"/>
    <w:rsid w:val="003D6A3C"/>
    <w:rsid w:val="003D6D64"/>
    <w:rsid w:val="003D746E"/>
    <w:rsid w:val="003E18D1"/>
    <w:rsid w:val="003E2D42"/>
    <w:rsid w:val="003E4037"/>
    <w:rsid w:val="003E57AB"/>
    <w:rsid w:val="003F167D"/>
    <w:rsid w:val="003F2F45"/>
    <w:rsid w:val="003F4DCE"/>
    <w:rsid w:val="003F4DD0"/>
    <w:rsid w:val="003F7F70"/>
    <w:rsid w:val="004015C4"/>
    <w:rsid w:val="00402425"/>
    <w:rsid w:val="004032C1"/>
    <w:rsid w:val="00403C4E"/>
    <w:rsid w:val="00404DD5"/>
    <w:rsid w:val="00411B87"/>
    <w:rsid w:val="00412271"/>
    <w:rsid w:val="00415D57"/>
    <w:rsid w:val="0042108A"/>
    <w:rsid w:val="004233A1"/>
    <w:rsid w:val="004234B0"/>
    <w:rsid w:val="004239F8"/>
    <w:rsid w:val="00423B9F"/>
    <w:rsid w:val="004243A9"/>
    <w:rsid w:val="004246D4"/>
    <w:rsid w:val="0042799A"/>
    <w:rsid w:val="0043384B"/>
    <w:rsid w:val="00434324"/>
    <w:rsid w:val="00434E52"/>
    <w:rsid w:val="0043742B"/>
    <w:rsid w:val="00437E11"/>
    <w:rsid w:val="00440A1E"/>
    <w:rsid w:val="00440AF1"/>
    <w:rsid w:val="00441D09"/>
    <w:rsid w:val="00444750"/>
    <w:rsid w:val="0044554A"/>
    <w:rsid w:val="004459F4"/>
    <w:rsid w:val="00445C07"/>
    <w:rsid w:val="00454734"/>
    <w:rsid w:val="004562D2"/>
    <w:rsid w:val="004571C5"/>
    <w:rsid w:val="00457B14"/>
    <w:rsid w:val="00460344"/>
    <w:rsid w:val="004608D9"/>
    <w:rsid w:val="00460BA2"/>
    <w:rsid w:val="004635F3"/>
    <w:rsid w:val="00465270"/>
    <w:rsid w:val="00467219"/>
    <w:rsid w:val="004737C2"/>
    <w:rsid w:val="004777DB"/>
    <w:rsid w:val="0048089D"/>
    <w:rsid w:val="00481102"/>
    <w:rsid w:val="004842B9"/>
    <w:rsid w:val="00485715"/>
    <w:rsid w:val="0049004D"/>
    <w:rsid w:val="00490F0E"/>
    <w:rsid w:val="004920C0"/>
    <w:rsid w:val="004931F2"/>
    <w:rsid w:val="004941F1"/>
    <w:rsid w:val="00494E6A"/>
    <w:rsid w:val="004960A9"/>
    <w:rsid w:val="004968FD"/>
    <w:rsid w:val="004A0E40"/>
    <w:rsid w:val="004A13D6"/>
    <w:rsid w:val="004A3966"/>
    <w:rsid w:val="004A4BCE"/>
    <w:rsid w:val="004A573B"/>
    <w:rsid w:val="004A5931"/>
    <w:rsid w:val="004B30D1"/>
    <w:rsid w:val="004B329C"/>
    <w:rsid w:val="004B339E"/>
    <w:rsid w:val="004B6E4B"/>
    <w:rsid w:val="004C00BF"/>
    <w:rsid w:val="004C088C"/>
    <w:rsid w:val="004C08C6"/>
    <w:rsid w:val="004C1038"/>
    <w:rsid w:val="004C298E"/>
    <w:rsid w:val="004C3450"/>
    <w:rsid w:val="004C4BE0"/>
    <w:rsid w:val="004C4F84"/>
    <w:rsid w:val="004C51DB"/>
    <w:rsid w:val="004D64BA"/>
    <w:rsid w:val="004D6A16"/>
    <w:rsid w:val="004E0213"/>
    <w:rsid w:val="004E115A"/>
    <w:rsid w:val="004E16C0"/>
    <w:rsid w:val="004E41BE"/>
    <w:rsid w:val="004E5565"/>
    <w:rsid w:val="004E612F"/>
    <w:rsid w:val="004E6445"/>
    <w:rsid w:val="004F0FBF"/>
    <w:rsid w:val="004F4889"/>
    <w:rsid w:val="004F4898"/>
    <w:rsid w:val="004F5D41"/>
    <w:rsid w:val="0050509E"/>
    <w:rsid w:val="00507D37"/>
    <w:rsid w:val="00512117"/>
    <w:rsid w:val="00513057"/>
    <w:rsid w:val="0051559C"/>
    <w:rsid w:val="00515B74"/>
    <w:rsid w:val="00515E29"/>
    <w:rsid w:val="005206C7"/>
    <w:rsid w:val="00520AE9"/>
    <w:rsid w:val="005218F6"/>
    <w:rsid w:val="00521ACC"/>
    <w:rsid w:val="00524A47"/>
    <w:rsid w:val="00527439"/>
    <w:rsid w:val="00530667"/>
    <w:rsid w:val="00532502"/>
    <w:rsid w:val="005343B9"/>
    <w:rsid w:val="00534413"/>
    <w:rsid w:val="00535836"/>
    <w:rsid w:val="0054076A"/>
    <w:rsid w:val="00540DDB"/>
    <w:rsid w:val="00542199"/>
    <w:rsid w:val="005423AA"/>
    <w:rsid w:val="00542557"/>
    <w:rsid w:val="0054294E"/>
    <w:rsid w:val="0054315D"/>
    <w:rsid w:val="00547B27"/>
    <w:rsid w:val="00550F00"/>
    <w:rsid w:val="005529F2"/>
    <w:rsid w:val="00553CE9"/>
    <w:rsid w:val="00556684"/>
    <w:rsid w:val="005568FC"/>
    <w:rsid w:val="0056091A"/>
    <w:rsid w:val="0056117F"/>
    <w:rsid w:val="00563C25"/>
    <w:rsid w:val="005644A5"/>
    <w:rsid w:val="00564ED0"/>
    <w:rsid w:val="0057092B"/>
    <w:rsid w:val="00570CA1"/>
    <w:rsid w:val="00573D9B"/>
    <w:rsid w:val="00575028"/>
    <w:rsid w:val="00585B52"/>
    <w:rsid w:val="005868C1"/>
    <w:rsid w:val="005902A9"/>
    <w:rsid w:val="00590B26"/>
    <w:rsid w:val="00590B79"/>
    <w:rsid w:val="00593008"/>
    <w:rsid w:val="00594A41"/>
    <w:rsid w:val="00595A19"/>
    <w:rsid w:val="005979F6"/>
    <w:rsid w:val="00597EFE"/>
    <w:rsid w:val="005A05A1"/>
    <w:rsid w:val="005B0B58"/>
    <w:rsid w:val="005B5020"/>
    <w:rsid w:val="005B651F"/>
    <w:rsid w:val="005B6569"/>
    <w:rsid w:val="005B664B"/>
    <w:rsid w:val="005C08EB"/>
    <w:rsid w:val="005C1E5F"/>
    <w:rsid w:val="005C3001"/>
    <w:rsid w:val="005D00E6"/>
    <w:rsid w:val="005D3C4F"/>
    <w:rsid w:val="005D4AA6"/>
    <w:rsid w:val="005D6A90"/>
    <w:rsid w:val="005D6BC9"/>
    <w:rsid w:val="005E021C"/>
    <w:rsid w:val="005E1505"/>
    <w:rsid w:val="005E1A36"/>
    <w:rsid w:val="005E3FB4"/>
    <w:rsid w:val="005E4C3E"/>
    <w:rsid w:val="005E634C"/>
    <w:rsid w:val="005E65FB"/>
    <w:rsid w:val="005E6E2B"/>
    <w:rsid w:val="005F201D"/>
    <w:rsid w:val="005F2640"/>
    <w:rsid w:val="005F27C8"/>
    <w:rsid w:val="005F315B"/>
    <w:rsid w:val="005F3594"/>
    <w:rsid w:val="005F4F34"/>
    <w:rsid w:val="005F741E"/>
    <w:rsid w:val="006007D1"/>
    <w:rsid w:val="00600923"/>
    <w:rsid w:val="00600B5F"/>
    <w:rsid w:val="0060171A"/>
    <w:rsid w:val="006050DB"/>
    <w:rsid w:val="00605856"/>
    <w:rsid w:val="00606BFE"/>
    <w:rsid w:val="006077A9"/>
    <w:rsid w:val="006102ED"/>
    <w:rsid w:val="00610334"/>
    <w:rsid w:val="006113C1"/>
    <w:rsid w:val="006115D3"/>
    <w:rsid w:val="00614305"/>
    <w:rsid w:val="00617040"/>
    <w:rsid w:val="0061729E"/>
    <w:rsid w:val="0062219F"/>
    <w:rsid w:val="006229C8"/>
    <w:rsid w:val="00624005"/>
    <w:rsid w:val="006247E2"/>
    <w:rsid w:val="006264DE"/>
    <w:rsid w:val="00627484"/>
    <w:rsid w:val="00632514"/>
    <w:rsid w:val="0064098F"/>
    <w:rsid w:val="00640FD7"/>
    <w:rsid w:val="0064166E"/>
    <w:rsid w:val="00641AD9"/>
    <w:rsid w:val="00641B4D"/>
    <w:rsid w:val="00642096"/>
    <w:rsid w:val="00644557"/>
    <w:rsid w:val="00644C9F"/>
    <w:rsid w:val="00647630"/>
    <w:rsid w:val="00650DB7"/>
    <w:rsid w:val="006510EA"/>
    <w:rsid w:val="006533A6"/>
    <w:rsid w:val="00653D36"/>
    <w:rsid w:val="00657A9D"/>
    <w:rsid w:val="0066077D"/>
    <w:rsid w:val="0066192D"/>
    <w:rsid w:val="006620F5"/>
    <w:rsid w:val="00662166"/>
    <w:rsid w:val="00662AEE"/>
    <w:rsid w:val="00666990"/>
    <w:rsid w:val="00666FFC"/>
    <w:rsid w:val="00672229"/>
    <w:rsid w:val="00672806"/>
    <w:rsid w:val="0067408E"/>
    <w:rsid w:val="00674401"/>
    <w:rsid w:val="00674A65"/>
    <w:rsid w:val="006800F0"/>
    <w:rsid w:val="00681D58"/>
    <w:rsid w:val="00690606"/>
    <w:rsid w:val="006923C9"/>
    <w:rsid w:val="00693B48"/>
    <w:rsid w:val="00694529"/>
    <w:rsid w:val="006971C0"/>
    <w:rsid w:val="006974F3"/>
    <w:rsid w:val="0069791E"/>
    <w:rsid w:val="006A0E20"/>
    <w:rsid w:val="006A10A3"/>
    <w:rsid w:val="006A22F9"/>
    <w:rsid w:val="006A3444"/>
    <w:rsid w:val="006A36FD"/>
    <w:rsid w:val="006A4BF2"/>
    <w:rsid w:val="006A655F"/>
    <w:rsid w:val="006B14FB"/>
    <w:rsid w:val="006C1FEA"/>
    <w:rsid w:val="006C5567"/>
    <w:rsid w:val="006C6D52"/>
    <w:rsid w:val="006D04C0"/>
    <w:rsid w:val="006D4F4E"/>
    <w:rsid w:val="006D70D8"/>
    <w:rsid w:val="006E0303"/>
    <w:rsid w:val="006E1E1D"/>
    <w:rsid w:val="006E358B"/>
    <w:rsid w:val="006E38B7"/>
    <w:rsid w:val="006E637A"/>
    <w:rsid w:val="006E6D94"/>
    <w:rsid w:val="006F0B10"/>
    <w:rsid w:val="006F1516"/>
    <w:rsid w:val="006F236D"/>
    <w:rsid w:val="006F2A39"/>
    <w:rsid w:val="006F2C4D"/>
    <w:rsid w:val="006F3695"/>
    <w:rsid w:val="006F4738"/>
    <w:rsid w:val="006F54A5"/>
    <w:rsid w:val="006F7091"/>
    <w:rsid w:val="0070393C"/>
    <w:rsid w:val="00703AA9"/>
    <w:rsid w:val="00704BD4"/>
    <w:rsid w:val="007065A1"/>
    <w:rsid w:val="007075C9"/>
    <w:rsid w:val="00712184"/>
    <w:rsid w:val="00712CDF"/>
    <w:rsid w:val="00717321"/>
    <w:rsid w:val="00717CC2"/>
    <w:rsid w:val="00722E13"/>
    <w:rsid w:val="00723676"/>
    <w:rsid w:val="00723CF6"/>
    <w:rsid w:val="00731254"/>
    <w:rsid w:val="00732E79"/>
    <w:rsid w:val="00742163"/>
    <w:rsid w:val="00745CB2"/>
    <w:rsid w:val="00746A32"/>
    <w:rsid w:val="00750EBE"/>
    <w:rsid w:val="00751288"/>
    <w:rsid w:val="00756CA0"/>
    <w:rsid w:val="00760111"/>
    <w:rsid w:val="0076125E"/>
    <w:rsid w:val="007614E4"/>
    <w:rsid w:val="0076186C"/>
    <w:rsid w:val="00763F1F"/>
    <w:rsid w:val="00766115"/>
    <w:rsid w:val="00767BC9"/>
    <w:rsid w:val="00771F52"/>
    <w:rsid w:val="00772915"/>
    <w:rsid w:val="00772DD0"/>
    <w:rsid w:val="00774C70"/>
    <w:rsid w:val="00776F0D"/>
    <w:rsid w:val="00777010"/>
    <w:rsid w:val="00777F0C"/>
    <w:rsid w:val="0078256C"/>
    <w:rsid w:val="00783111"/>
    <w:rsid w:val="00783580"/>
    <w:rsid w:val="007836C5"/>
    <w:rsid w:val="00784470"/>
    <w:rsid w:val="00785EA4"/>
    <w:rsid w:val="00790FF8"/>
    <w:rsid w:val="00791814"/>
    <w:rsid w:val="00791A15"/>
    <w:rsid w:val="00792BEB"/>
    <w:rsid w:val="00794DE8"/>
    <w:rsid w:val="00796561"/>
    <w:rsid w:val="007A2413"/>
    <w:rsid w:val="007B09A6"/>
    <w:rsid w:val="007B0C75"/>
    <w:rsid w:val="007B633A"/>
    <w:rsid w:val="007B7D7A"/>
    <w:rsid w:val="007C0D7C"/>
    <w:rsid w:val="007C260B"/>
    <w:rsid w:val="007C4179"/>
    <w:rsid w:val="007C51D6"/>
    <w:rsid w:val="007C7767"/>
    <w:rsid w:val="007D0F0E"/>
    <w:rsid w:val="007D3C4F"/>
    <w:rsid w:val="007D59C2"/>
    <w:rsid w:val="007D5ECD"/>
    <w:rsid w:val="007E1151"/>
    <w:rsid w:val="007E1AB1"/>
    <w:rsid w:val="007E21CE"/>
    <w:rsid w:val="007E2271"/>
    <w:rsid w:val="007E3C47"/>
    <w:rsid w:val="007E53B7"/>
    <w:rsid w:val="007E750B"/>
    <w:rsid w:val="007E7F84"/>
    <w:rsid w:val="007F0A59"/>
    <w:rsid w:val="007F14A5"/>
    <w:rsid w:val="007F2017"/>
    <w:rsid w:val="007F5426"/>
    <w:rsid w:val="007F63EF"/>
    <w:rsid w:val="007F665F"/>
    <w:rsid w:val="00802DE2"/>
    <w:rsid w:val="00805D24"/>
    <w:rsid w:val="00806578"/>
    <w:rsid w:val="00806A9B"/>
    <w:rsid w:val="008124BA"/>
    <w:rsid w:val="008133B7"/>
    <w:rsid w:val="008149F4"/>
    <w:rsid w:val="00815A37"/>
    <w:rsid w:val="00816166"/>
    <w:rsid w:val="00816CB4"/>
    <w:rsid w:val="00817C8E"/>
    <w:rsid w:val="00817FDA"/>
    <w:rsid w:val="00821A48"/>
    <w:rsid w:val="00822732"/>
    <w:rsid w:val="0082274D"/>
    <w:rsid w:val="008243EB"/>
    <w:rsid w:val="00826BDE"/>
    <w:rsid w:val="00827F67"/>
    <w:rsid w:val="00830D44"/>
    <w:rsid w:val="00831932"/>
    <w:rsid w:val="00833E88"/>
    <w:rsid w:val="00834452"/>
    <w:rsid w:val="0083595E"/>
    <w:rsid w:val="00837A8F"/>
    <w:rsid w:val="00837CCF"/>
    <w:rsid w:val="00840550"/>
    <w:rsid w:val="00841EE7"/>
    <w:rsid w:val="008435E6"/>
    <w:rsid w:val="00844CC2"/>
    <w:rsid w:val="00846737"/>
    <w:rsid w:val="008467E6"/>
    <w:rsid w:val="00846F5D"/>
    <w:rsid w:val="0084726E"/>
    <w:rsid w:val="008500B8"/>
    <w:rsid w:val="00853F0F"/>
    <w:rsid w:val="00856011"/>
    <w:rsid w:val="0086027E"/>
    <w:rsid w:val="008619E6"/>
    <w:rsid w:val="00861A7F"/>
    <w:rsid w:val="008628E6"/>
    <w:rsid w:val="00867E6E"/>
    <w:rsid w:val="00872EA9"/>
    <w:rsid w:val="00873686"/>
    <w:rsid w:val="00873A7B"/>
    <w:rsid w:val="00874F3D"/>
    <w:rsid w:val="00876D26"/>
    <w:rsid w:val="008777B4"/>
    <w:rsid w:val="008812C3"/>
    <w:rsid w:val="00881BBB"/>
    <w:rsid w:val="00887257"/>
    <w:rsid w:val="00887B7A"/>
    <w:rsid w:val="0089095D"/>
    <w:rsid w:val="008929A0"/>
    <w:rsid w:val="00894109"/>
    <w:rsid w:val="00894252"/>
    <w:rsid w:val="008A2313"/>
    <w:rsid w:val="008A3283"/>
    <w:rsid w:val="008A360A"/>
    <w:rsid w:val="008A3D92"/>
    <w:rsid w:val="008A76DB"/>
    <w:rsid w:val="008B4DB8"/>
    <w:rsid w:val="008B556D"/>
    <w:rsid w:val="008B615D"/>
    <w:rsid w:val="008C198C"/>
    <w:rsid w:val="008D325C"/>
    <w:rsid w:val="008D3F20"/>
    <w:rsid w:val="008D4392"/>
    <w:rsid w:val="008D44B3"/>
    <w:rsid w:val="008D4570"/>
    <w:rsid w:val="008D4A4B"/>
    <w:rsid w:val="008D7566"/>
    <w:rsid w:val="008E02B1"/>
    <w:rsid w:val="008E0799"/>
    <w:rsid w:val="008E302D"/>
    <w:rsid w:val="008E37D2"/>
    <w:rsid w:val="008E5B83"/>
    <w:rsid w:val="008E5CA2"/>
    <w:rsid w:val="008E6B33"/>
    <w:rsid w:val="008E6BA4"/>
    <w:rsid w:val="008E7A1F"/>
    <w:rsid w:val="008F12A9"/>
    <w:rsid w:val="008F337B"/>
    <w:rsid w:val="008F453D"/>
    <w:rsid w:val="008F7DDF"/>
    <w:rsid w:val="00902589"/>
    <w:rsid w:val="00911AE0"/>
    <w:rsid w:val="0091411F"/>
    <w:rsid w:val="00914667"/>
    <w:rsid w:val="00917819"/>
    <w:rsid w:val="009234FB"/>
    <w:rsid w:val="00924341"/>
    <w:rsid w:val="009252B0"/>
    <w:rsid w:val="00925F81"/>
    <w:rsid w:val="00930A3E"/>
    <w:rsid w:val="00932644"/>
    <w:rsid w:val="0093331A"/>
    <w:rsid w:val="009350B7"/>
    <w:rsid w:val="00935A52"/>
    <w:rsid w:val="00940B1E"/>
    <w:rsid w:val="00942788"/>
    <w:rsid w:val="00942F40"/>
    <w:rsid w:val="0094330C"/>
    <w:rsid w:val="0094420F"/>
    <w:rsid w:val="00945BED"/>
    <w:rsid w:val="0095170F"/>
    <w:rsid w:val="00951BF8"/>
    <w:rsid w:val="00952646"/>
    <w:rsid w:val="00953EC1"/>
    <w:rsid w:val="00954A42"/>
    <w:rsid w:val="00955051"/>
    <w:rsid w:val="00956181"/>
    <w:rsid w:val="00962626"/>
    <w:rsid w:val="0096394E"/>
    <w:rsid w:val="00967240"/>
    <w:rsid w:val="0097005A"/>
    <w:rsid w:val="00972507"/>
    <w:rsid w:val="00972732"/>
    <w:rsid w:val="009777E6"/>
    <w:rsid w:val="00977A13"/>
    <w:rsid w:val="00980E41"/>
    <w:rsid w:val="0098238E"/>
    <w:rsid w:val="009824CD"/>
    <w:rsid w:val="00983008"/>
    <w:rsid w:val="00983512"/>
    <w:rsid w:val="00984830"/>
    <w:rsid w:val="00984CC9"/>
    <w:rsid w:val="00987176"/>
    <w:rsid w:val="00987D32"/>
    <w:rsid w:val="00990EBE"/>
    <w:rsid w:val="009920EA"/>
    <w:rsid w:val="0099352E"/>
    <w:rsid w:val="00993B75"/>
    <w:rsid w:val="00995A46"/>
    <w:rsid w:val="00996AB1"/>
    <w:rsid w:val="00996C04"/>
    <w:rsid w:val="00997B3B"/>
    <w:rsid w:val="009A368C"/>
    <w:rsid w:val="009A441E"/>
    <w:rsid w:val="009B0162"/>
    <w:rsid w:val="009B3E1E"/>
    <w:rsid w:val="009B465B"/>
    <w:rsid w:val="009B5CBB"/>
    <w:rsid w:val="009C1161"/>
    <w:rsid w:val="009C17F4"/>
    <w:rsid w:val="009C1C2D"/>
    <w:rsid w:val="009C4115"/>
    <w:rsid w:val="009C546D"/>
    <w:rsid w:val="009C5F49"/>
    <w:rsid w:val="009C6152"/>
    <w:rsid w:val="009C76A9"/>
    <w:rsid w:val="009D01A6"/>
    <w:rsid w:val="009D124F"/>
    <w:rsid w:val="009D4B98"/>
    <w:rsid w:val="009D5DCF"/>
    <w:rsid w:val="009D797A"/>
    <w:rsid w:val="009E0634"/>
    <w:rsid w:val="009E09AB"/>
    <w:rsid w:val="009E2437"/>
    <w:rsid w:val="009E2EE6"/>
    <w:rsid w:val="009E6011"/>
    <w:rsid w:val="009F061E"/>
    <w:rsid w:val="009F138E"/>
    <w:rsid w:val="009F4882"/>
    <w:rsid w:val="009F48D7"/>
    <w:rsid w:val="00A00D60"/>
    <w:rsid w:val="00A0601F"/>
    <w:rsid w:val="00A07561"/>
    <w:rsid w:val="00A079F9"/>
    <w:rsid w:val="00A07CB3"/>
    <w:rsid w:val="00A1122B"/>
    <w:rsid w:val="00A13AFF"/>
    <w:rsid w:val="00A1486B"/>
    <w:rsid w:val="00A15F52"/>
    <w:rsid w:val="00A16D45"/>
    <w:rsid w:val="00A2026E"/>
    <w:rsid w:val="00A231DF"/>
    <w:rsid w:val="00A23423"/>
    <w:rsid w:val="00A237E7"/>
    <w:rsid w:val="00A247F3"/>
    <w:rsid w:val="00A248C1"/>
    <w:rsid w:val="00A318F4"/>
    <w:rsid w:val="00A32D07"/>
    <w:rsid w:val="00A332C5"/>
    <w:rsid w:val="00A33FDC"/>
    <w:rsid w:val="00A375A4"/>
    <w:rsid w:val="00A40EE4"/>
    <w:rsid w:val="00A42482"/>
    <w:rsid w:val="00A42776"/>
    <w:rsid w:val="00A44B5C"/>
    <w:rsid w:val="00A47BD8"/>
    <w:rsid w:val="00A517A5"/>
    <w:rsid w:val="00A51D6A"/>
    <w:rsid w:val="00A56CCD"/>
    <w:rsid w:val="00A612A8"/>
    <w:rsid w:val="00A62661"/>
    <w:rsid w:val="00A6343B"/>
    <w:rsid w:val="00A65149"/>
    <w:rsid w:val="00A67508"/>
    <w:rsid w:val="00A6799B"/>
    <w:rsid w:val="00A702CC"/>
    <w:rsid w:val="00A7353A"/>
    <w:rsid w:val="00A77432"/>
    <w:rsid w:val="00A77BBC"/>
    <w:rsid w:val="00A807FD"/>
    <w:rsid w:val="00A82119"/>
    <w:rsid w:val="00A84959"/>
    <w:rsid w:val="00A84D09"/>
    <w:rsid w:val="00A855D7"/>
    <w:rsid w:val="00A8615E"/>
    <w:rsid w:val="00A87BF4"/>
    <w:rsid w:val="00A87CF6"/>
    <w:rsid w:val="00A914FD"/>
    <w:rsid w:val="00A9232B"/>
    <w:rsid w:val="00A9285B"/>
    <w:rsid w:val="00A93C7B"/>
    <w:rsid w:val="00A945E8"/>
    <w:rsid w:val="00A97EA7"/>
    <w:rsid w:val="00AB0EAD"/>
    <w:rsid w:val="00AB22CB"/>
    <w:rsid w:val="00AB248D"/>
    <w:rsid w:val="00AB2FF1"/>
    <w:rsid w:val="00AB3C54"/>
    <w:rsid w:val="00AB43A5"/>
    <w:rsid w:val="00AC10DA"/>
    <w:rsid w:val="00AC1236"/>
    <w:rsid w:val="00AC1F0C"/>
    <w:rsid w:val="00AC5D42"/>
    <w:rsid w:val="00AC5E34"/>
    <w:rsid w:val="00AD07D6"/>
    <w:rsid w:val="00AD1C08"/>
    <w:rsid w:val="00AD3E7D"/>
    <w:rsid w:val="00AD4738"/>
    <w:rsid w:val="00AD5404"/>
    <w:rsid w:val="00AD67F9"/>
    <w:rsid w:val="00AD7114"/>
    <w:rsid w:val="00AD7A81"/>
    <w:rsid w:val="00AE47CB"/>
    <w:rsid w:val="00AE4CC1"/>
    <w:rsid w:val="00AF0765"/>
    <w:rsid w:val="00AF3D7F"/>
    <w:rsid w:val="00AF4756"/>
    <w:rsid w:val="00AF6377"/>
    <w:rsid w:val="00AF6DA5"/>
    <w:rsid w:val="00B048E6"/>
    <w:rsid w:val="00B04F2F"/>
    <w:rsid w:val="00B07BEE"/>
    <w:rsid w:val="00B129CD"/>
    <w:rsid w:val="00B174E4"/>
    <w:rsid w:val="00B2342B"/>
    <w:rsid w:val="00B26EBC"/>
    <w:rsid w:val="00B33DE5"/>
    <w:rsid w:val="00B34D6E"/>
    <w:rsid w:val="00B34F53"/>
    <w:rsid w:val="00B362BA"/>
    <w:rsid w:val="00B36CB1"/>
    <w:rsid w:val="00B4031E"/>
    <w:rsid w:val="00B40AB7"/>
    <w:rsid w:val="00B40CD4"/>
    <w:rsid w:val="00B40D85"/>
    <w:rsid w:val="00B44AB4"/>
    <w:rsid w:val="00B44D09"/>
    <w:rsid w:val="00B47D78"/>
    <w:rsid w:val="00B5119C"/>
    <w:rsid w:val="00B5179E"/>
    <w:rsid w:val="00B56141"/>
    <w:rsid w:val="00B56B2B"/>
    <w:rsid w:val="00B57BF3"/>
    <w:rsid w:val="00B57D42"/>
    <w:rsid w:val="00B60DB8"/>
    <w:rsid w:val="00B62753"/>
    <w:rsid w:val="00B64498"/>
    <w:rsid w:val="00B64E06"/>
    <w:rsid w:val="00B65B29"/>
    <w:rsid w:val="00B67835"/>
    <w:rsid w:val="00B67917"/>
    <w:rsid w:val="00B72490"/>
    <w:rsid w:val="00B74AD3"/>
    <w:rsid w:val="00B75028"/>
    <w:rsid w:val="00B7676E"/>
    <w:rsid w:val="00B76EE4"/>
    <w:rsid w:val="00B808D3"/>
    <w:rsid w:val="00B818E6"/>
    <w:rsid w:val="00B81A57"/>
    <w:rsid w:val="00B84E2A"/>
    <w:rsid w:val="00B92646"/>
    <w:rsid w:val="00B97052"/>
    <w:rsid w:val="00BA4DAC"/>
    <w:rsid w:val="00BA688E"/>
    <w:rsid w:val="00BB13F4"/>
    <w:rsid w:val="00BB1BFF"/>
    <w:rsid w:val="00BB2A5F"/>
    <w:rsid w:val="00BB3321"/>
    <w:rsid w:val="00BB7502"/>
    <w:rsid w:val="00BC10A2"/>
    <w:rsid w:val="00BC21DA"/>
    <w:rsid w:val="00BC2935"/>
    <w:rsid w:val="00BC5C7E"/>
    <w:rsid w:val="00BC6C13"/>
    <w:rsid w:val="00BC6EB6"/>
    <w:rsid w:val="00BD2967"/>
    <w:rsid w:val="00BD3214"/>
    <w:rsid w:val="00BD4303"/>
    <w:rsid w:val="00BD5651"/>
    <w:rsid w:val="00BE047E"/>
    <w:rsid w:val="00BE1653"/>
    <w:rsid w:val="00BE38C7"/>
    <w:rsid w:val="00BE68DE"/>
    <w:rsid w:val="00BE6A24"/>
    <w:rsid w:val="00BE7D36"/>
    <w:rsid w:val="00BF622C"/>
    <w:rsid w:val="00BF719A"/>
    <w:rsid w:val="00BF719E"/>
    <w:rsid w:val="00C00F01"/>
    <w:rsid w:val="00C011A1"/>
    <w:rsid w:val="00C0194C"/>
    <w:rsid w:val="00C0447A"/>
    <w:rsid w:val="00C066CA"/>
    <w:rsid w:val="00C06C0C"/>
    <w:rsid w:val="00C07A65"/>
    <w:rsid w:val="00C12922"/>
    <w:rsid w:val="00C1383D"/>
    <w:rsid w:val="00C21BBD"/>
    <w:rsid w:val="00C2420A"/>
    <w:rsid w:val="00C25C72"/>
    <w:rsid w:val="00C304D9"/>
    <w:rsid w:val="00C34C90"/>
    <w:rsid w:val="00C431FA"/>
    <w:rsid w:val="00C43568"/>
    <w:rsid w:val="00C45231"/>
    <w:rsid w:val="00C45F4C"/>
    <w:rsid w:val="00C52A33"/>
    <w:rsid w:val="00C52C29"/>
    <w:rsid w:val="00C53F82"/>
    <w:rsid w:val="00C54EE1"/>
    <w:rsid w:val="00C559C6"/>
    <w:rsid w:val="00C560BD"/>
    <w:rsid w:val="00C62873"/>
    <w:rsid w:val="00C637DB"/>
    <w:rsid w:val="00C64531"/>
    <w:rsid w:val="00C651B1"/>
    <w:rsid w:val="00C74E20"/>
    <w:rsid w:val="00C81A6C"/>
    <w:rsid w:val="00C82BF2"/>
    <w:rsid w:val="00C83229"/>
    <w:rsid w:val="00C85DE0"/>
    <w:rsid w:val="00C863BA"/>
    <w:rsid w:val="00C87517"/>
    <w:rsid w:val="00C878BB"/>
    <w:rsid w:val="00C87BA7"/>
    <w:rsid w:val="00C918DD"/>
    <w:rsid w:val="00C94E68"/>
    <w:rsid w:val="00C94F75"/>
    <w:rsid w:val="00C95DBD"/>
    <w:rsid w:val="00CA249E"/>
    <w:rsid w:val="00CA5C27"/>
    <w:rsid w:val="00CA79B4"/>
    <w:rsid w:val="00CA7A0D"/>
    <w:rsid w:val="00CB23BF"/>
    <w:rsid w:val="00CB2E38"/>
    <w:rsid w:val="00CB458F"/>
    <w:rsid w:val="00CB4A59"/>
    <w:rsid w:val="00CB5074"/>
    <w:rsid w:val="00CB5C40"/>
    <w:rsid w:val="00CB7AA0"/>
    <w:rsid w:val="00CC1038"/>
    <w:rsid w:val="00CC3D7E"/>
    <w:rsid w:val="00CC51D7"/>
    <w:rsid w:val="00CC59CF"/>
    <w:rsid w:val="00CC75D0"/>
    <w:rsid w:val="00CD28CF"/>
    <w:rsid w:val="00CD2E3B"/>
    <w:rsid w:val="00CD3A8E"/>
    <w:rsid w:val="00CD5180"/>
    <w:rsid w:val="00CD51A1"/>
    <w:rsid w:val="00CD63BB"/>
    <w:rsid w:val="00CD7E92"/>
    <w:rsid w:val="00CE34A4"/>
    <w:rsid w:val="00CE3672"/>
    <w:rsid w:val="00CE4A51"/>
    <w:rsid w:val="00CE65B9"/>
    <w:rsid w:val="00CE788A"/>
    <w:rsid w:val="00CF0AB2"/>
    <w:rsid w:val="00CF0D04"/>
    <w:rsid w:val="00CF1524"/>
    <w:rsid w:val="00CF3F54"/>
    <w:rsid w:val="00D046B0"/>
    <w:rsid w:val="00D0562C"/>
    <w:rsid w:val="00D05779"/>
    <w:rsid w:val="00D05FDE"/>
    <w:rsid w:val="00D101CE"/>
    <w:rsid w:val="00D14E9A"/>
    <w:rsid w:val="00D17B36"/>
    <w:rsid w:val="00D21199"/>
    <w:rsid w:val="00D21403"/>
    <w:rsid w:val="00D21FF5"/>
    <w:rsid w:val="00D2564F"/>
    <w:rsid w:val="00D25BBE"/>
    <w:rsid w:val="00D30B49"/>
    <w:rsid w:val="00D30CDE"/>
    <w:rsid w:val="00D3344F"/>
    <w:rsid w:val="00D33C84"/>
    <w:rsid w:val="00D34E92"/>
    <w:rsid w:val="00D350E6"/>
    <w:rsid w:val="00D35562"/>
    <w:rsid w:val="00D37343"/>
    <w:rsid w:val="00D40512"/>
    <w:rsid w:val="00D40935"/>
    <w:rsid w:val="00D42567"/>
    <w:rsid w:val="00D43B9D"/>
    <w:rsid w:val="00D43FD6"/>
    <w:rsid w:val="00D460CF"/>
    <w:rsid w:val="00D47383"/>
    <w:rsid w:val="00D475C0"/>
    <w:rsid w:val="00D50B2B"/>
    <w:rsid w:val="00D51281"/>
    <w:rsid w:val="00D51557"/>
    <w:rsid w:val="00D54E26"/>
    <w:rsid w:val="00D550A2"/>
    <w:rsid w:val="00D559D7"/>
    <w:rsid w:val="00D57691"/>
    <w:rsid w:val="00D6043D"/>
    <w:rsid w:val="00D60DF0"/>
    <w:rsid w:val="00D6189C"/>
    <w:rsid w:val="00D61C88"/>
    <w:rsid w:val="00D649C7"/>
    <w:rsid w:val="00D64EF0"/>
    <w:rsid w:val="00D6634E"/>
    <w:rsid w:val="00D66969"/>
    <w:rsid w:val="00D66A24"/>
    <w:rsid w:val="00D66FCF"/>
    <w:rsid w:val="00D67A48"/>
    <w:rsid w:val="00D706C2"/>
    <w:rsid w:val="00D74463"/>
    <w:rsid w:val="00D745D8"/>
    <w:rsid w:val="00D8142D"/>
    <w:rsid w:val="00D8618A"/>
    <w:rsid w:val="00D8670C"/>
    <w:rsid w:val="00D86AE2"/>
    <w:rsid w:val="00D86FFE"/>
    <w:rsid w:val="00D87FC4"/>
    <w:rsid w:val="00D87FFA"/>
    <w:rsid w:val="00D90C47"/>
    <w:rsid w:val="00D92542"/>
    <w:rsid w:val="00D929B6"/>
    <w:rsid w:val="00D97246"/>
    <w:rsid w:val="00DA034F"/>
    <w:rsid w:val="00DA2926"/>
    <w:rsid w:val="00DA3B86"/>
    <w:rsid w:val="00DA5E17"/>
    <w:rsid w:val="00DA701C"/>
    <w:rsid w:val="00DA7694"/>
    <w:rsid w:val="00DB568E"/>
    <w:rsid w:val="00DC1A8C"/>
    <w:rsid w:val="00DC3CEF"/>
    <w:rsid w:val="00DC3E4C"/>
    <w:rsid w:val="00DC5B4E"/>
    <w:rsid w:val="00DC7A9A"/>
    <w:rsid w:val="00DD0631"/>
    <w:rsid w:val="00DD2DC6"/>
    <w:rsid w:val="00DD619A"/>
    <w:rsid w:val="00DD6CED"/>
    <w:rsid w:val="00DD7A78"/>
    <w:rsid w:val="00DE2E5E"/>
    <w:rsid w:val="00DE46C3"/>
    <w:rsid w:val="00DE4DAB"/>
    <w:rsid w:val="00DE6403"/>
    <w:rsid w:val="00DE7B8A"/>
    <w:rsid w:val="00DF3264"/>
    <w:rsid w:val="00E00B02"/>
    <w:rsid w:val="00E0478F"/>
    <w:rsid w:val="00E04D91"/>
    <w:rsid w:val="00E06EB1"/>
    <w:rsid w:val="00E10F19"/>
    <w:rsid w:val="00E12DF5"/>
    <w:rsid w:val="00E13973"/>
    <w:rsid w:val="00E14DE6"/>
    <w:rsid w:val="00E155AE"/>
    <w:rsid w:val="00E163E8"/>
    <w:rsid w:val="00E171C1"/>
    <w:rsid w:val="00E1760F"/>
    <w:rsid w:val="00E2428B"/>
    <w:rsid w:val="00E255AA"/>
    <w:rsid w:val="00E2560E"/>
    <w:rsid w:val="00E258D6"/>
    <w:rsid w:val="00E266FD"/>
    <w:rsid w:val="00E31C67"/>
    <w:rsid w:val="00E33A0F"/>
    <w:rsid w:val="00E33A24"/>
    <w:rsid w:val="00E34BF2"/>
    <w:rsid w:val="00E34FC4"/>
    <w:rsid w:val="00E415CE"/>
    <w:rsid w:val="00E447B4"/>
    <w:rsid w:val="00E44F4F"/>
    <w:rsid w:val="00E4528D"/>
    <w:rsid w:val="00E51612"/>
    <w:rsid w:val="00E557D3"/>
    <w:rsid w:val="00E55894"/>
    <w:rsid w:val="00E55B71"/>
    <w:rsid w:val="00E55BF2"/>
    <w:rsid w:val="00E571BF"/>
    <w:rsid w:val="00E57D4B"/>
    <w:rsid w:val="00E642B7"/>
    <w:rsid w:val="00E6513F"/>
    <w:rsid w:val="00E65B90"/>
    <w:rsid w:val="00E6632B"/>
    <w:rsid w:val="00E71353"/>
    <w:rsid w:val="00E73E07"/>
    <w:rsid w:val="00E74CD4"/>
    <w:rsid w:val="00E757F3"/>
    <w:rsid w:val="00E75BDB"/>
    <w:rsid w:val="00E775F2"/>
    <w:rsid w:val="00E77788"/>
    <w:rsid w:val="00E77B63"/>
    <w:rsid w:val="00E81366"/>
    <w:rsid w:val="00E81CAF"/>
    <w:rsid w:val="00E85647"/>
    <w:rsid w:val="00E8596D"/>
    <w:rsid w:val="00E85BD1"/>
    <w:rsid w:val="00E907C7"/>
    <w:rsid w:val="00E90D0A"/>
    <w:rsid w:val="00E91066"/>
    <w:rsid w:val="00E91FA9"/>
    <w:rsid w:val="00E93CD5"/>
    <w:rsid w:val="00E97C73"/>
    <w:rsid w:val="00EA04A4"/>
    <w:rsid w:val="00EA0E75"/>
    <w:rsid w:val="00EA5488"/>
    <w:rsid w:val="00EB43A0"/>
    <w:rsid w:val="00EB613B"/>
    <w:rsid w:val="00EC27CB"/>
    <w:rsid w:val="00EC406A"/>
    <w:rsid w:val="00EC42BF"/>
    <w:rsid w:val="00EC69DE"/>
    <w:rsid w:val="00EC7BC1"/>
    <w:rsid w:val="00ED1778"/>
    <w:rsid w:val="00ED177A"/>
    <w:rsid w:val="00ED218E"/>
    <w:rsid w:val="00ED2414"/>
    <w:rsid w:val="00ED3F0B"/>
    <w:rsid w:val="00ED6C94"/>
    <w:rsid w:val="00EE0526"/>
    <w:rsid w:val="00EE24E0"/>
    <w:rsid w:val="00EE4066"/>
    <w:rsid w:val="00EE6EAF"/>
    <w:rsid w:val="00EF6F30"/>
    <w:rsid w:val="00F00399"/>
    <w:rsid w:val="00F00B21"/>
    <w:rsid w:val="00F014DD"/>
    <w:rsid w:val="00F01670"/>
    <w:rsid w:val="00F03ABD"/>
    <w:rsid w:val="00F04345"/>
    <w:rsid w:val="00F04555"/>
    <w:rsid w:val="00F06AF7"/>
    <w:rsid w:val="00F07031"/>
    <w:rsid w:val="00F10238"/>
    <w:rsid w:val="00F1118E"/>
    <w:rsid w:val="00F15B2F"/>
    <w:rsid w:val="00F16150"/>
    <w:rsid w:val="00F26FCA"/>
    <w:rsid w:val="00F30AE8"/>
    <w:rsid w:val="00F31BC2"/>
    <w:rsid w:val="00F32755"/>
    <w:rsid w:val="00F375EC"/>
    <w:rsid w:val="00F3766D"/>
    <w:rsid w:val="00F40A8C"/>
    <w:rsid w:val="00F42210"/>
    <w:rsid w:val="00F42F76"/>
    <w:rsid w:val="00F43A11"/>
    <w:rsid w:val="00F469FC"/>
    <w:rsid w:val="00F53D14"/>
    <w:rsid w:val="00F55867"/>
    <w:rsid w:val="00F55915"/>
    <w:rsid w:val="00F55DC3"/>
    <w:rsid w:val="00F56275"/>
    <w:rsid w:val="00F57C5A"/>
    <w:rsid w:val="00F63C64"/>
    <w:rsid w:val="00F647E7"/>
    <w:rsid w:val="00F65A40"/>
    <w:rsid w:val="00F66CCD"/>
    <w:rsid w:val="00F7086D"/>
    <w:rsid w:val="00F7292B"/>
    <w:rsid w:val="00F7522D"/>
    <w:rsid w:val="00F757C5"/>
    <w:rsid w:val="00F7628B"/>
    <w:rsid w:val="00F81A66"/>
    <w:rsid w:val="00F853E1"/>
    <w:rsid w:val="00F87C30"/>
    <w:rsid w:val="00F90E7D"/>
    <w:rsid w:val="00F91557"/>
    <w:rsid w:val="00F91E59"/>
    <w:rsid w:val="00F91EFA"/>
    <w:rsid w:val="00F9638B"/>
    <w:rsid w:val="00F96D69"/>
    <w:rsid w:val="00F975F6"/>
    <w:rsid w:val="00FA2F4D"/>
    <w:rsid w:val="00FA494C"/>
    <w:rsid w:val="00FA5CAC"/>
    <w:rsid w:val="00FA769C"/>
    <w:rsid w:val="00FA7A4E"/>
    <w:rsid w:val="00FA7FF0"/>
    <w:rsid w:val="00FB07AD"/>
    <w:rsid w:val="00FB415C"/>
    <w:rsid w:val="00FB4451"/>
    <w:rsid w:val="00FB5EF5"/>
    <w:rsid w:val="00FC1CB5"/>
    <w:rsid w:val="00FC2B21"/>
    <w:rsid w:val="00FC4A12"/>
    <w:rsid w:val="00FC50BB"/>
    <w:rsid w:val="00FD05B5"/>
    <w:rsid w:val="00FD2B6D"/>
    <w:rsid w:val="00FD3277"/>
    <w:rsid w:val="00FD548D"/>
    <w:rsid w:val="00FD61F9"/>
    <w:rsid w:val="00FD6DA9"/>
    <w:rsid w:val="00FE2EE6"/>
    <w:rsid w:val="00FE37B1"/>
    <w:rsid w:val="00FE38C9"/>
    <w:rsid w:val="00FE70DE"/>
    <w:rsid w:val="00FE7B95"/>
    <w:rsid w:val="00FF0DEE"/>
    <w:rsid w:val="00FF20EB"/>
    <w:rsid w:val="00FF29C6"/>
    <w:rsid w:val="00FF34D1"/>
    <w:rsid w:val="00FF3687"/>
    <w:rsid w:val="00FF38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81"/>
    <o:shapelayout v:ext="edit">
      <o:idmap v:ext="edit" data="1"/>
    </o:shapelayout>
  </w:shapeDefaults>
  <w:decimalSymbol w:val=","/>
  <w:listSeparator w:val=";"/>
  <w14:docId w14:val="7C7E7FD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363D0"/>
  </w:style>
  <w:style w:type="paragraph" w:styleId="Heading1">
    <w:name w:val="heading 1"/>
    <w:basedOn w:val="Normal"/>
    <w:link w:val="Heading1Char"/>
    <w:uiPriority w:val="9"/>
    <w:qFormat/>
    <w:rsid w:val="00E266FD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nl-N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8256C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1B72C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character" w:customStyle="1" w:styleId="apple-converted-space">
    <w:name w:val="apple-converted-space"/>
    <w:basedOn w:val="DefaultParagraphFont"/>
    <w:rsid w:val="001B72CB"/>
  </w:style>
  <w:style w:type="paragraph" w:styleId="NoSpacing">
    <w:name w:val="No Spacing"/>
    <w:link w:val="NoSpacingChar"/>
    <w:uiPriority w:val="1"/>
    <w:qFormat/>
    <w:rsid w:val="001B72CB"/>
    <w:pPr>
      <w:spacing w:after="0" w:line="240" w:lineRule="auto"/>
    </w:pPr>
    <w:rPr>
      <w:rFonts w:ascii="Times New Roman" w:hAnsi="Times New Roman"/>
    </w:rPr>
  </w:style>
  <w:style w:type="character" w:customStyle="1" w:styleId="NoSpacingChar">
    <w:name w:val="No Spacing Char"/>
    <w:basedOn w:val="DefaultParagraphFont"/>
    <w:link w:val="NoSpacing"/>
    <w:uiPriority w:val="1"/>
    <w:rsid w:val="001B72CB"/>
    <w:rPr>
      <w:rFonts w:ascii="Times New Roman" w:hAnsi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C2E2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2E2F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084BE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84BE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84BE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4BE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4BE7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7F665F"/>
    <w:rPr>
      <w:color w:val="0000FF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7F665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7F665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F665F"/>
    <w:rPr>
      <w:vertAlign w:val="superscript"/>
    </w:rPr>
  </w:style>
  <w:style w:type="character" w:customStyle="1" w:styleId="gmail-citationref">
    <w:name w:val="gmail-citationref"/>
    <w:basedOn w:val="DefaultParagraphFont"/>
    <w:rsid w:val="007F665F"/>
  </w:style>
  <w:style w:type="paragraph" w:customStyle="1" w:styleId="EndNoteBibliographyTitle">
    <w:name w:val="EndNote Bibliography Title"/>
    <w:basedOn w:val="Normal"/>
    <w:link w:val="EndNoteBibliographyTitleChar"/>
    <w:rsid w:val="005E6E2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E6E2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E6E2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E6E2B"/>
    <w:rPr>
      <w:rFonts w:ascii="Calibri" w:hAnsi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1F12AB"/>
    <w:pPr>
      <w:spacing w:after="0" w:line="240" w:lineRule="auto"/>
      <w:ind w:left="720"/>
      <w:contextualSpacing/>
    </w:pPr>
    <w:rPr>
      <w:rFonts w:ascii="Times New Roman" w:eastAsiaTheme="minorEastAsia" w:hAnsi="Times New Roman" w:cs="Times New Roman"/>
      <w:sz w:val="24"/>
      <w:szCs w:val="24"/>
      <w:lang w:eastAsia="nl-NL"/>
    </w:rPr>
  </w:style>
  <w:style w:type="table" w:styleId="TableGrid">
    <w:name w:val="Table Grid"/>
    <w:basedOn w:val="TableNormal"/>
    <w:uiPriority w:val="59"/>
    <w:rsid w:val="001F12A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1F12A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F12AB"/>
  </w:style>
  <w:style w:type="paragraph" w:styleId="Footer">
    <w:name w:val="footer"/>
    <w:basedOn w:val="Normal"/>
    <w:link w:val="FooterChar"/>
    <w:uiPriority w:val="99"/>
    <w:unhideWhenUsed/>
    <w:rsid w:val="001F12A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F12AB"/>
  </w:style>
  <w:style w:type="paragraph" w:customStyle="1" w:styleId="Hoofdtekst">
    <w:name w:val="Hoofdtekst"/>
    <w:rsid w:val="00DC3E4C"/>
    <w:rPr>
      <w:rFonts w:ascii="Calibri" w:eastAsia="Calibri" w:hAnsi="Calibri" w:cs="Calibri"/>
      <w:color w:val="000000"/>
      <w:u w:color="000000"/>
      <w:lang w:val="en-US"/>
    </w:rPr>
  </w:style>
  <w:style w:type="paragraph" w:customStyle="1" w:styleId="ecxmsonormal">
    <w:name w:val="ecxmsonormal"/>
    <w:basedOn w:val="Normal"/>
    <w:rsid w:val="00DC3E4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character" w:customStyle="1" w:styleId="jrnl">
    <w:name w:val="jrnl"/>
    <w:basedOn w:val="DefaultParagraphFont"/>
    <w:rsid w:val="002F73EE"/>
  </w:style>
  <w:style w:type="character" w:customStyle="1" w:styleId="Heading1Char">
    <w:name w:val="Heading 1 Char"/>
    <w:basedOn w:val="DefaultParagraphFont"/>
    <w:link w:val="Heading1"/>
    <w:uiPriority w:val="9"/>
    <w:rsid w:val="00E266FD"/>
    <w:rPr>
      <w:rFonts w:ascii="Times New Roman" w:eastAsia="Times New Roman" w:hAnsi="Times New Roman" w:cs="Times New Roman"/>
      <w:b/>
      <w:bCs/>
      <w:kern w:val="36"/>
      <w:sz w:val="48"/>
      <w:szCs w:val="48"/>
      <w:lang w:eastAsia="nl-NL"/>
    </w:rPr>
  </w:style>
  <w:style w:type="character" w:styleId="Emphasis">
    <w:name w:val="Emphasis"/>
    <w:basedOn w:val="DefaultParagraphFont"/>
    <w:uiPriority w:val="20"/>
    <w:qFormat/>
    <w:rsid w:val="00025D53"/>
    <w:rPr>
      <w:i/>
      <w:iCs/>
    </w:rPr>
  </w:style>
  <w:style w:type="character" w:customStyle="1" w:styleId="citationref">
    <w:name w:val="citationref"/>
    <w:basedOn w:val="DefaultParagraphFont"/>
    <w:rsid w:val="00D05FDE"/>
  </w:style>
  <w:style w:type="paragraph" w:styleId="Revision">
    <w:name w:val="Revision"/>
    <w:hidden/>
    <w:uiPriority w:val="99"/>
    <w:semiHidden/>
    <w:rsid w:val="0070393C"/>
    <w:pPr>
      <w:spacing w:after="0" w:line="240" w:lineRule="auto"/>
    </w:pPr>
  </w:style>
  <w:style w:type="paragraph" w:customStyle="1" w:styleId="Title1">
    <w:name w:val="Title1"/>
    <w:basedOn w:val="Normal"/>
    <w:rsid w:val="0039413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customStyle="1" w:styleId="desc">
    <w:name w:val="desc"/>
    <w:basedOn w:val="Normal"/>
    <w:rsid w:val="0039413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customStyle="1" w:styleId="details">
    <w:name w:val="details"/>
    <w:basedOn w:val="Normal"/>
    <w:rsid w:val="0039413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character" w:customStyle="1" w:styleId="highlight">
    <w:name w:val="highlight"/>
    <w:basedOn w:val="DefaultParagraphFont"/>
    <w:rsid w:val="00951BF8"/>
  </w:style>
  <w:style w:type="character" w:customStyle="1" w:styleId="booktitle">
    <w:name w:val="booktitle"/>
    <w:basedOn w:val="DefaultParagraphFont"/>
    <w:rsid w:val="00894252"/>
  </w:style>
  <w:style w:type="character" w:customStyle="1" w:styleId="page-numbers-info">
    <w:name w:val="page-numbers-info"/>
    <w:basedOn w:val="DefaultParagraphFont"/>
    <w:rsid w:val="00894252"/>
  </w:style>
  <w:style w:type="character" w:customStyle="1" w:styleId="u-inline-block">
    <w:name w:val="u-inline-block"/>
    <w:basedOn w:val="DefaultParagraphFont"/>
    <w:rsid w:val="00894252"/>
  </w:style>
  <w:style w:type="character" w:customStyle="1" w:styleId="Heading3Char">
    <w:name w:val="Heading 3 Char"/>
    <w:basedOn w:val="DefaultParagraphFont"/>
    <w:link w:val="Heading3"/>
    <w:uiPriority w:val="9"/>
    <w:semiHidden/>
    <w:rsid w:val="0078256C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LineNumber">
    <w:name w:val="line number"/>
    <w:basedOn w:val="DefaultParagraphFont"/>
    <w:uiPriority w:val="99"/>
    <w:semiHidden/>
    <w:unhideWhenUsed/>
    <w:rsid w:val="00CF0D04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363D0"/>
  </w:style>
  <w:style w:type="paragraph" w:styleId="Heading1">
    <w:name w:val="heading 1"/>
    <w:basedOn w:val="Normal"/>
    <w:link w:val="Heading1Char"/>
    <w:uiPriority w:val="9"/>
    <w:qFormat/>
    <w:rsid w:val="00E266FD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nl-N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8256C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1B72C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character" w:customStyle="1" w:styleId="apple-converted-space">
    <w:name w:val="apple-converted-space"/>
    <w:basedOn w:val="DefaultParagraphFont"/>
    <w:rsid w:val="001B72CB"/>
  </w:style>
  <w:style w:type="paragraph" w:styleId="NoSpacing">
    <w:name w:val="No Spacing"/>
    <w:link w:val="NoSpacingChar"/>
    <w:uiPriority w:val="1"/>
    <w:qFormat/>
    <w:rsid w:val="001B72CB"/>
    <w:pPr>
      <w:spacing w:after="0" w:line="240" w:lineRule="auto"/>
    </w:pPr>
    <w:rPr>
      <w:rFonts w:ascii="Times New Roman" w:hAnsi="Times New Roman"/>
    </w:rPr>
  </w:style>
  <w:style w:type="character" w:customStyle="1" w:styleId="NoSpacingChar">
    <w:name w:val="No Spacing Char"/>
    <w:basedOn w:val="DefaultParagraphFont"/>
    <w:link w:val="NoSpacing"/>
    <w:uiPriority w:val="1"/>
    <w:rsid w:val="001B72CB"/>
    <w:rPr>
      <w:rFonts w:ascii="Times New Roman" w:hAnsi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C2E2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2E2F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084BE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84BE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84BE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4BE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4BE7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7F665F"/>
    <w:rPr>
      <w:color w:val="0000FF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7F665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7F665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F665F"/>
    <w:rPr>
      <w:vertAlign w:val="superscript"/>
    </w:rPr>
  </w:style>
  <w:style w:type="character" w:customStyle="1" w:styleId="gmail-citationref">
    <w:name w:val="gmail-citationref"/>
    <w:basedOn w:val="DefaultParagraphFont"/>
    <w:rsid w:val="007F665F"/>
  </w:style>
  <w:style w:type="paragraph" w:customStyle="1" w:styleId="EndNoteBibliographyTitle">
    <w:name w:val="EndNote Bibliography Title"/>
    <w:basedOn w:val="Normal"/>
    <w:link w:val="EndNoteBibliographyTitleChar"/>
    <w:rsid w:val="005E6E2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E6E2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E6E2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E6E2B"/>
    <w:rPr>
      <w:rFonts w:ascii="Calibri" w:hAnsi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1F12AB"/>
    <w:pPr>
      <w:spacing w:after="0" w:line="240" w:lineRule="auto"/>
      <w:ind w:left="720"/>
      <w:contextualSpacing/>
    </w:pPr>
    <w:rPr>
      <w:rFonts w:ascii="Times New Roman" w:eastAsiaTheme="minorEastAsia" w:hAnsi="Times New Roman" w:cs="Times New Roman"/>
      <w:sz w:val="24"/>
      <w:szCs w:val="24"/>
      <w:lang w:eastAsia="nl-NL"/>
    </w:rPr>
  </w:style>
  <w:style w:type="table" w:styleId="TableGrid">
    <w:name w:val="Table Grid"/>
    <w:basedOn w:val="TableNormal"/>
    <w:uiPriority w:val="59"/>
    <w:rsid w:val="001F12A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1F12A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F12AB"/>
  </w:style>
  <w:style w:type="paragraph" w:styleId="Footer">
    <w:name w:val="footer"/>
    <w:basedOn w:val="Normal"/>
    <w:link w:val="FooterChar"/>
    <w:uiPriority w:val="99"/>
    <w:unhideWhenUsed/>
    <w:rsid w:val="001F12A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F12AB"/>
  </w:style>
  <w:style w:type="paragraph" w:customStyle="1" w:styleId="Hoofdtekst">
    <w:name w:val="Hoofdtekst"/>
    <w:rsid w:val="00DC3E4C"/>
    <w:rPr>
      <w:rFonts w:ascii="Calibri" w:eastAsia="Calibri" w:hAnsi="Calibri" w:cs="Calibri"/>
      <w:color w:val="000000"/>
      <w:u w:color="000000"/>
      <w:lang w:val="en-US"/>
    </w:rPr>
  </w:style>
  <w:style w:type="paragraph" w:customStyle="1" w:styleId="ecxmsonormal">
    <w:name w:val="ecxmsonormal"/>
    <w:basedOn w:val="Normal"/>
    <w:rsid w:val="00DC3E4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character" w:customStyle="1" w:styleId="jrnl">
    <w:name w:val="jrnl"/>
    <w:basedOn w:val="DefaultParagraphFont"/>
    <w:rsid w:val="002F73EE"/>
  </w:style>
  <w:style w:type="character" w:customStyle="1" w:styleId="Heading1Char">
    <w:name w:val="Heading 1 Char"/>
    <w:basedOn w:val="DefaultParagraphFont"/>
    <w:link w:val="Heading1"/>
    <w:uiPriority w:val="9"/>
    <w:rsid w:val="00E266FD"/>
    <w:rPr>
      <w:rFonts w:ascii="Times New Roman" w:eastAsia="Times New Roman" w:hAnsi="Times New Roman" w:cs="Times New Roman"/>
      <w:b/>
      <w:bCs/>
      <w:kern w:val="36"/>
      <w:sz w:val="48"/>
      <w:szCs w:val="48"/>
      <w:lang w:eastAsia="nl-NL"/>
    </w:rPr>
  </w:style>
  <w:style w:type="character" w:styleId="Emphasis">
    <w:name w:val="Emphasis"/>
    <w:basedOn w:val="DefaultParagraphFont"/>
    <w:uiPriority w:val="20"/>
    <w:qFormat/>
    <w:rsid w:val="00025D53"/>
    <w:rPr>
      <w:i/>
      <w:iCs/>
    </w:rPr>
  </w:style>
  <w:style w:type="character" w:customStyle="1" w:styleId="citationref">
    <w:name w:val="citationref"/>
    <w:basedOn w:val="DefaultParagraphFont"/>
    <w:rsid w:val="00D05FDE"/>
  </w:style>
  <w:style w:type="paragraph" w:styleId="Revision">
    <w:name w:val="Revision"/>
    <w:hidden/>
    <w:uiPriority w:val="99"/>
    <w:semiHidden/>
    <w:rsid w:val="0070393C"/>
    <w:pPr>
      <w:spacing w:after="0" w:line="240" w:lineRule="auto"/>
    </w:pPr>
  </w:style>
  <w:style w:type="paragraph" w:customStyle="1" w:styleId="Title1">
    <w:name w:val="Title1"/>
    <w:basedOn w:val="Normal"/>
    <w:rsid w:val="0039413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customStyle="1" w:styleId="desc">
    <w:name w:val="desc"/>
    <w:basedOn w:val="Normal"/>
    <w:rsid w:val="0039413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paragraph" w:customStyle="1" w:styleId="details">
    <w:name w:val="details"/>
    <w:basedOn w:val="Normal"/>
    <w:rsid w:val="0039413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l-NL"/>
    </w:rPr>
  </w:style>
  <w:style w:type="character" w:customStyle="1" w:styleId="highlight">
    <w:name w:val="highlight"/>
    <w:basedOn w:val="DefaultParagraphFont"/>
    <w:rsid w:val="00951BF8"/>
  </w:style>
  <w:style w:type="character" w:customStyle="1" w:styleId="booktitle">
    <w:name w:val="booktitle"/>
    <w:basedOn w:val="DefaultParagraphFont"/>
    <w:rsid w:val="00894252"/>
  </w:style>
  <w:style w:type="character" w:customStyle="1" w:styleId="page-numbers-info">
    <w:name w:val="page-numbers-info"/>
    <w:basedOn w:val="DefaultParagraphFont"/>
    <w:rsid w:val="00894252"/>
  </w:style>
  <w:style w:type="character" w:customStyle="1" w:styleId="u-inline-block">
    <w:name w:val="u-inline-block"/>
    <w:basedOn w:val="DefaultParagraphFont"/>
    <w:rsid w:val="00894252"/>
  </w:style>
  <w:style w:type="character" w:customStyle="1" w:styleId="Heading3Char">
    <w:name w:val="Heading 3 Char"/>
    <w:basedOn w:val="DefaultParagraphFont"/>
    <w:link w:val="Heading3"/>
    <w:uiPriority w:val="9"/>
    <w:semiHidden/>
    <w:rsid w:val="0078256C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LineNumber">
    <w:name w:val="line number"/>
    <w:basedOn w:val="DefaultParagraphFont"/>
    <w:uiPriority w:val="99"/>
    <w:semiHidden/>
    <w:unhideWhenUsed/>
    <w:rsid w:val="00CF0D0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181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1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96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67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56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3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87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53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048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472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29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261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1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81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12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32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36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09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207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708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949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785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14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309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9575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3386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12303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14918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77697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793867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085842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620319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6038355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61659522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12168413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93214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85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82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28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20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890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454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3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432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913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8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577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484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156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909611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228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079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54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461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224315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64038268">
              <w:marLeft w:val="0"/>
              <w:marRight w:val="0"/>
              <w:marTop w:val="0"/>
              <w:marBottom w:val="0"/>
              <w:divBdr>
                <w:top w:val="single" w:sz="6" w:space="0" w:color="C9C9C9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7574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5353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77950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326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929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184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246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9922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0524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886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62078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7900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652963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8222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080918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8272361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080125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4482940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1807822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140468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87992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0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55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13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51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98535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37380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10315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9816879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710000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050317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7328163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160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29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5866414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259341539">
              <w:marLeft w:val="0"/>
              <w:marRight w:val="0"/>
              <w:marTop w:val="0"/>
              <w:marBottom w:val="0"/>
              <w:divBdr>
                <w:top w:val="single" w:sz="24" w:space="0" w:color="C9C9C9"/>
                <w:left w:val="single" w:sz="24" w:space="0" w:color="C9C9C9"/>
                <w:bottom w:val="single" w:sz="24" w:space="0" w:color="C9C9C9"/>
                <w:right w:val="single" w:sz="24" w:space="0" w:color="C9C9C9"/>
              </w:divBdr>
              <w:divsChild>
                <w:div w:id="20114431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single" w:sz="6" w:space="0" w:color="C9C9C9"/>
                    <w:bottom w:val="none" w:sz="0" w:space="0" w:color="auto"/>
                    <w:right w:val="none" w:sz="0" w:space="0" w:color="auto"/>
                  </w:divBdr>
                  <w:divsChild>
                    <w:div w:id="11864087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69487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16988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8322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25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844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6370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619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91304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62404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6083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9716269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851598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318306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5467367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50170639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915299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23677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66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77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2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50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57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68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244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432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329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58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314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495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494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0659181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2324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217497">
                  <w:marLeft w:val="105"/>
                  <w:marRight w:val="105"/>
                  <w:marTop w:val="105"/>
                  <w:marBottom w:val="10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5477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254083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92417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621852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28414249">
                                      <w:marLeft w:val="105"/>
                                      <w:marRight w:val="105"/>
                                      <w:marTop w:val="105"/>
                                      <w:marBottom w:val="105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3742351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2587135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0966666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88890954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73527135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15815804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566306050">
                                                                  <w:marLeft w:val="105"/>
                                                                  <w:marRight w:val="105"/>
                                                                  <w:marTop w:val="105"/>
                                                                  <w:marBottom w:val="105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80206902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850531489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582326258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71627491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08345416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34612832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96018680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11563526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2199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8221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4574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4303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99080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76316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508053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46913763">
                                  <w:marLeft w:val="0"/>
                                  <w:marRight w:val="0"/>
                                  <w:marTop w:val="0"/>
                                  <w:marBottom w:val="12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43381321">
                                  <w:marLeft w:val="0"/>
                                  <w:marRight w:val="0"/>
                                  <w:marTop w:val="0"/>
                                  <w:marBottom w:val="36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67406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90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503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83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28" Type="http://schemas.microsoft.com/office/2011/relationships/commentsExtended" Target="commentsExtended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89BE203-7854-4AD0-AD68-0CA34372C5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18135</Words>
  <Characters>103370</Characters>
  <Application>Microsoft Office Word</Application>
  <DocSecurity>0</DocSecurity>
  <Lines>861</Lines>
  <Paragraphs>24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Den Spike Unattendeds © 2015</Company>
  <LinksUpToDate>false</LinksUpToDate>
  <CharactersWithSpaces>1212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Inge Spronk</cp:lastModifiedBy>
  <cp:revision>8</cp:revision>
  <cp:lastPrinted>2017-09-25T09:31:00Z</cp:lastPrinted>
  <dcterms:created xsi:type="dcterms:W3CDTF">2017-11-17T09:58:00Z</dcterms:created>
  <dcterms:modified xsi:type="dcterms:W3CDTF">2018-01-19T08:58:00Z</dcterms:modified>
</cp:coreProperties>
</file>